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4A910C" w14:textId="280D4B9C" w:rsidR="00E675FA" w:rsidRDefault="001E0336" w:rsidP="00E675FA">
      <w:pPr>
        <w:pStyle w:val="papertitle"/>
        <w:rPr>
          <w:rFonts w:eastAsia="MS Mincho"/>
        </w:rPr>
      </w:pPr>
      <w:r>
        <w:rPr>
          <w:rFonts w:eastAsia="MS Mincho"/>
        </w:rPr>
        <w:t>Challenges in</w:t>
      </w:r>
      <w:r w:rsidR="00AA2C83">
        <w:rPr>
          <w:rFonts w:eastAsia="MS Mincho"/>
        </w:rPr>
        <w:t xml:space="preserve"> Human Resouce Management:</w:t>
      </w:r>
      <w:r w:rsidR="00E675FA">
        <w:rPr>
          <w:rFonts w:eastAsia="MS Mincho"/>
        </w:rPr>
        <w:t xml:space="preserve"> Project Oriented So</w:t>
      </w:r>
      <w:r w:rsidR="00EF2FFC">
        <w:rPr>
          <w:rFonts w:eastAsia="MS Mincho"/>
        </w:rPr>
        <w:t>ftware Product Development &amp;</w:t>
      </w:r>
      <w:r>
        <w:rPr>
          <w:rFonts w:eastAsia="MS Mincho"/>
        </w:rPr>
        <w:t xml:space="preserve"> Software Services Firms</w:t>
      </w:r>
    </w:p>
    <w:p w14:paraId="7DAB56DE" w14:textId="77777777" w:rsidR="00E675FA" w:rsidRDefault="00E675FA" w:rsidP="00E675FA">
      <w:pPr>
        <w:pStyle w:val="papersubtitle"/>
        <w:rPr>
          <w:rFonts w:eastAsia="MS Mincho"/>
        </w:rPr>
      </w:pPr>
      <w:r>
        <w:rPr>
          <w:rFonts w:eastAsia="MS Mincho"/>
        </w:rPr>
        <w:t>Systematic Literature Review</w:t>
      </w:r>
    </w:p>
    <w:p w14:paraId="313076DD" w14:textId="77777777" w:rsidR="008A55B5" w:rsidRDefault="008A55B5">
      <w:pPr>
        <w:rPr>
          <w:rFonts w:eastAsia="MS Mincho"/>
        </w:rPr>
      </w:pPr>
    </w:p>
    <w:p w14:paraId="2B4CCBA3"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3C2CED67" w14:textId="77777777" w:rsidR="00E675FA" w:rsidRDefault="00E675FA">
      <w:pPr>
        <w:pStyle w:val="Affiliation"/>
      </w:pPr>
    </w:p>
    <w:p w14:paraId="229C634F" w14:textId="77777777" w:rsidR="00E675FA" w:rsidRDefault="00E675FA">
      <w:pPr>
        <w:pStyle w:val="Affiliation"/>
      </w:pPr>
    </w:p>
    <w:p w14:paraId="649A8DD6" w14:textId="2770E122" w:rsidR="00E675FA" w:rsidRDefault="00E675FA" w:rsidP="00141390">
      <w:pPr>
        <w:pStyle w:val="Affiliation"/>
        <w:rPr>
          <w:rFonts w:eastAsia="MS Mincho"/>
        </w:rPr>
      </w:pPr>
      <w:r>
        <w:t>Kartheek Arun Chilla</w:t>
      </w:r>
    </w:p>
    <w:p w14:paraId="1840372B" w14:textId="307998CA" w:rsidR="00E675FA" w:rsidRDefault="00E675FA" w:rsidP="00141390">
      <w:pPr>
        <w:pStyle w:val="Affiliation"/>
      </w:pPr>
      <w:r>
        <w:t>930416-3778</w:t>
      </w:r>
    </w:p>
    <w:p w14:paraId="729119BA" w14:textId="6E234630" w:rsidR="00E675FA" w:rsidRDefault="0098320D" w:rsidP="00141390">
      <w:pPr>
        <w:pStyle w:val="Affiliation"/>
        <w:rPr>
          <w:rStyle w:val="Hyperlink"/>
        </w:rPr>
      </w:pPr>
      <w:hyperlink r:id="rId8" w:history="1">
        <w:r w:rsidR="008325FD" w:rsidRPr="00194CB0">
          <w:rPr>
            <w:rStyle w:val="Hyperlink"/>
          </w:rPr>
          <w:t>kach15@student.bth.se</w:t>
        </w:r>
      </w:hyperlink>
    </w:p>
    <w:p w14:paraId="4394DBBF" w14:textId="77777777" w:rsidR="00E675FA" w:rsidRDefault="00E675FA">
      <w:pPr>
        <w:pStyle w:val="Author"/>
        <w:rPr>
          <w:rFonts w:eastAsia="MS Mincho"/>
        </w:rPr>
      </w:pPr>
    </w:p>
    <w:p w14:paraId="40BF0CDF" w14:textId="77777777" w:rsidR="00E675FA" w:rsidRDefault="00E675FA">
      <w:pPr>
        <w:pStyle w:val="Affiliation"/>
      </w:pPr>
    </w:p>
    <w:p w14:paraId="7C5DA2B8" w14:textId="77777777" w:rsidR="00E675FA" w:rsidRDefault="00E675FA">
      <w:pPr>
        <w:pStyle w:val="Affiliation"/>
      </w:pPr>
    </w:p>
    <w:p w14:paraId="2F3879A3" w14:textId="56D0E869" w:rsidR="00E675FA" w:rsidRDefault="00E675FA" w:rsidP="00141390">
      <w:pPr>
        <w:pStyle w:val="Affiliation"/>
        <w:rPr>
          <w:rFonts w:eastAsia="MS Mincho"/>
        </w:rPr>
      </w:pPr>
      <w:r>
        <w:t>Meghana Medisetti</w:t>
      </w:r>
    </w:p>
    <w:p w14:paraId="249F2162" w14:textId="6BC73D25" w:rsidR="00E675FA" w:rsidRDefault="000673A2" w:rsidP="00141390">
      <w:pPr>
        <w:pStyle w:val="Affiliation"/>
      </w:pPr>
      <w:r>
        <w:t>93</w:t>
      </w:r>
      <w:r w:rsidR="00BD5CD1">
        <w:t>0103P168</w:t>
      </w:r>
    </w:p>
    <w:p w14:paraId="07D064CD" w14:textId="77777777" w:rsidR="00E675FA" w:rsidRDefault="0098320D" w:rsidP="00141390">
      <w:pPr>
        <w:pStyle w:val="Affiliation"/>
        <w:rPr>
          <w:rStyle w:val="Hyperlink"/>
        </w:rPr>
      </w:pPr>
      <w:hyperlink r:id="rId9" w:history="1">
        <w:r w:rsidR="00E675FA" w:rsidRPr="00D936D3">
          <w:rPr>
            <w:rStyle w:val="Hyperlink"/>
          </w:rPr>
          <w:t>meme15@student.bth.se</w:t>
        </w:r>
      </w:hyperlink>
    </w:p>
    <w:p w14:paraId="60B7C8CA" w14:textId="77777777" w:rsidR="008A55B5" w:rsidRDefault="008A55B5">
      <w:pPr>
        <w:pStyle w:val="Affiliation"/>
        <w:rPr>
          <w:rFonts w:eastAsia="MS Mincho"/>
        </w:rPr>
        <w:sectPr w:rsidR="008A55B5" w:rsidSect="006C4648">
          <w:type w:val="continuous"/>
          <w:pgSz w:w="11909" w:h="16834" w:code="9"/>
          <w:pgMar w:top="1080" w:right="734" w:bottom="2434" w:left="734" w:header="720" w:footer="720" w:gutter="0"/>
          <w:cols w:num="2" w:space="720" w:equalWidth="0">
            <w:col w:w="4860" w:space="720"/>
            <w:col w:w="4860"/>
          </w:cols>
          <w:docGrid w:linePitch="360"/>
        </w:sectPr>
      </w:pPr>
    </w:p>
    <w:p w14:paraId="059ECFB1" w14:textId="77777777" w:rsidR="008A55B5" w:rsidRDefault="008A55B5" w:rsidP="00E675FA">
      <w:pPr>
        <w:jc w:val="both"/>
        <w:rPr>
          <w:rFonts w:eastAsia="MS Mincho"/>
        </w:rPr>
        <w:sectPr w:rsidR="008A55B5" w:rsidSect="006C4648">
          <w:type w:val="continuous"/>
          <w:pgSz w:w="11909" w:h="16834" w:code="9"/>
          <w:pgMar w:top="1080" w:right="734" w:bottom="2434" w:left="734" w:header="720" w:footer="720" w:gutter="0"/>
          <w:cols w:space="720"/>
          <w:docGrid w:linePitch="360"/>
        </w:sectPr>
      </w:pPr>
    </w:p>
    <w:p w14:paraId="389278C4" w14:textId="77777777" w:rsidR="004302AC" w:rsidRDefault="004302AC" w:rsidP="00141390">
      <w:pPr>
        <w:pStyle w:val="Heading1"/>
        <w:numPr>
          <w:ilvl w:val="0"/>
          <w:numId w:val="27"/>
        </w:numPr>
      </w:pPr>
      <w:r>
        <w:lastRenderedPageBreak/>
        <w:t>GROUP MEMBERS PARTICIPATION</w:t>
      </w:r>
    </w:p>
    <w:p w14:paraId="662FCB45" w14:textId="7AA02B63" w:rsidR="004302AC" w:rsidRDefault="004302AC" w:rsidP="004302AC">
      <w:pPr>
        <w:jc w:val="left"/>
      </w:pPr>
      <w:r>
        <w:t>The p</w:t>
      </w:r>
      <w:r w:rsidR="008325FD">
        <w:t xml:space="preserve">ercentage </w:t>
      </w:r>
      <w:r>
        <w:t xml:space="preserve">of commitment for idea creation and report writing by the respective group members involved in writing literature </w:t>
      </w:r>
      <w:r w:rsidR="008325FD">
        <w:t xml:space="preserve">review </w:t>
      </w:r>
      <w:r>
        <w:t>are given below.</w:t>
      </w:r>
    </w:p>
    <w:p w14:paraId="52960EA0" w14:textId="77777777" w:rsidR="004302AC" w:rsidRDefault="004302AC" w:rsidP="004302AC">
      <w:pPr>
        <w:jc w:val="left"/>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800"/>
        <w:gridCol w:w="990"/>
        <w:gridCol w:w="1350"/>
      </w:tblGrid>
      <w:tr w:rsidR="004302AC" w14:paraId="359A2D87" w14:textId="77777777" w:rsidTr="00141390">
        <w:trPr>
          <w:jc w:val="center"/>
        </w:trPr>
        <w:tc>
          <w:tcPr>
            <w:tcW w:w="1800" w:type="dxa"/>
            <w:shd w:val="clear" w:color="auto" w:fill="auto"/>
          </w:tcPr>
          <w:p w14:paraId="61BBF3EE" w14:textId="77777777" w:rsidR="004302AC" w:rsidRDefault="004302AC" w:rsidP="005A0175">
            <w:pPr>
              <w:jc w:val="both"/>
            </w:pPr>
            <w:r>
              <w:t xml:space="preserve">            Group    </w:t>
            </w:r>
          </w:p>
          <w:p w14:paraId="0289C935" w14:textId="77777777" w:rsidR="004302AC" w:rsidRDefault="004302AC" w:rsidP="005A0175">
            <w:pPr>
              <w:jc w:val="both"/>
            </w:pPr>
            <w:r>
              <w:t xml:space="preserve">          Member</w:t>
            </w:r>
          </w:p>
        </w:tc>
        <w:tc>
          <w:tcPr>
            <w:tcW w:w="990" w:type="dxa"/>
            <w:shd w:val="clear" w:color="auto" w:fill="auto"/>
          </w:tcPr>
          <w:p w14:paraId="7AF89E43" w14:textId="77777777" w:rsidR="004302AC" w:rsidRDefault="004302AC" w:rsidP="005A0175">
            <w:r>
              <w:t>Idea Creation</w:t>
            </w:r>
          </w:p>
        </w:tc>
        <w:tc>
          <w:tcPr>
            <w:tcW w:w="1350" w:type="dxa"/>
            <w:shd w:val="clear" w:color="auto" w:fill="auto"/>
          </w:tcPr>
          <w:p w14:paraId="2EDC7065" w14:textId="77777777" w:rsidR="004302AC" w:rsidRDefault="004302AC" w:rsidP="005A0175">
            <w:pPr>
              <w:jc w:val="both"/>
            </w:pPr>
            <w:r>
              <w:t xml:space="preserve">     Report</w:t>
            </w:r>
          </w:p>
          <w:p w14:paraId="59D0AD6E" w14:textId="77777777" w:rsidR="004302AC" w:rsidRDefault="004302AC" w:rsidP="005A0175">
            <w:pPr>
              <w:jc w:val="both"/>
            </w:pPr>
            <w:r>
              <w:t xml:space="preserve">     Writing</w:t>
            </w:r>
          </w:p>
        </w:tc>
      </w:tr>
      <w:tr w:rsidR="004302AC" w14:paraId="737AB1C9" w14:textId="77777777" w:rsidTr="00141390">
        <w:trPr>
          <w:trHeight w:val="422"/>
          <w:jc w:val="center"/>
        </w:trPr>
        <w:tc>
          <w:tcPr>
            <w:tcW w:w="1800" w:type="dxa"/>
            <w:shd w:val="clear" w:color="auto" w:fill="auto"/>
          </w:tcPr>
          <w:p w14:paraId="76D16257" w14:textId="77777777" w:rsidR="004302AC" w:rsidRDefault="004302AC" w:rsidP="005A0175">
            <w:r>
              <w:t>Chilla Kartheek</w:t>
            </w:r>
          </w:p>
        </w:tc>
        <w:tc>
          <w:tcPr>
            <w:tcW w:w="990" w:type="dxa"/>
            <w:shd w:val="clear" w:color="auto" w:fill="auto"/>
          </w:tcPr>
          <w:p w14:paraId="59B69CB0" w14:textId="37535F91" w:rsidR="004302AC" w:rsidRDefault="00A15762" w:rsidP="005A0175">
            <w:r>
              <w:t>5</w:t>
            </w:r>
            <w:r w:rsidR="004302AC">
              <w:t>0%</w:t>
            </w:r>
          </w:p>
        </w:tc>
        <w:tc>
          <w:tcPr>
            <w:tcW w:w="1350" w:type="dxa"/>
            <w:shd w:val="clear" w:color="auto" w:fill="auto"/>
          </w:tcPr>
          <w:p w14:paraId="4DA5FA28" w14:textId="665C1FB9" w:rsidR="004302AC" w:rsidRDefault="00A15762" w:rsidP="005A0175">
            <w:r>
              <w:t>5</w:t>
            </w:r>
            <w:r w:rsidR="004302AC">
              <w:t>0%</w:t>
            </w:r>
          </w:p>
        </w:tc>
      </w:tr>
      <w:tr w:rsidR="004302AC" w14:paraId="23DF52AE" w14:textId="77777777" w:rsidTr="00141390">
        <w:trPr>
          <w:trHeight w:val="368"/>
          <w:jc w:val="center"/>
        </w:trPr>
        <w:tc>
          <w:tcPr>
            <w:tcW w:w="1800" w:type="dxa"/>
            <w:shd w:val="clear" w:color="auto" w:fill="auto"/>
          </w:tcPr>
          <w:p w14:paraId="45036361" w14:textId="77777777" w:rsidR="004302AC" w:rsidRDefault="004302AC" w:rsidP="005A0175">
            <w:r>
              <w:t>Medisetti Meghana</w:t>
            </w:r>
          </w:p>
        </w:tc>
        <w:tc>
          <w:tcPr>
            <w:tcW w:w="990" w:type="dxa"/>
            <w:shd w:val="clear" w:color="auto" w:fill="auto"/>
          </w:tcPr>
          <w:p w14:paraId="2E0867B7" w14:textId="774C741B" w:rsidR="004302AC" w:rsidRDefault="00A15762" w:rsidP="005A0175">
            <w:r>
              <w:t>5</w:t>
            </w:r>
            <w:r w:rsidR="004302AC">
              <w:t>0%</w:t>
            </w:r>
          </w:p>
        </w:tc>
        <w:tc>
          <w:tcPr>
            <w:tcW w:w="1350" w:type="dxa"/>
            <w:shd w:val="clear" w:color="auto" w:fill="auto"/>
          </w:tcPr>
          <w:p w14:paraId="137FAB67" w14:textId="1E281211" w:rsidR="004302AC" w:rsidRDefault="00A15762" w:rsidP="005A0175">
            <w:r>
              <w:t>5</w:t>
            </w:r>
            <w:r w:rsidR="004302AC">
              <w:t>0%</w:t>
            </w:r>
          </w:p>
        </w:tc>
      </w:tr>
    </w:tbl>
    <w:p w14:paraId="4973A2E5" w14:textId="77777777" w:rsidR="004302AC" w:rsidRDefault="004302AC" w:rsidP="00E675FA">
      <w:pPr>
        <w:pStyle w:val="Abstract"/>
        <w:ind w:firstLine="0"/>
        <w:rPr>
          <w:rFonts w:eastAsia="MS Mincho"/>
          <w:i/>
          <w:iCs/>
        </w:rPr>
      </w:pPr>
    </w:p>
    <w:p w14:paraId="743D022E" w14:textId="3A7F9426" w:rsidR="004302AC" w:rsidRPr="00454D15" w:rsidRDefault="008A55B5" w:rsidP="004302AC">
      <w:pPr>
        <w:jc w:val="both"/>
        <w:rPr>
          <w:sz w:val="18"/>
          <w:szCs w:val="18"/>
        </w:rPr>
      </w:pPr>
      <w:r w:rsidRPr="004302AC">
        <w:rPr>
          <w:rFonts w:eastAsia="MS Mincho"/>
          <w:b/>
          <w:i/>
          <w:iCs/>
        </w:rPr>
        <w:t>Abstract</w:t>
      </w:r>
      <w:r w:rsidRPr="004302AC">
        <w:rPr>
          <w:rFonts w:eastAsia="MS Mincho"/>
          <w:b/>
        </w:rPr>
        <w:t>—</w:t>
      </w:r>
      <w:r w:rsidR="004302AC" w:rsidRPr="004302AC">
        <w:rPr>
          <w:b/>
          <w:sz w:val="18"/>
          <w:szCs w:val="18"/>
        </w:rPr>
        <w:t xml:space="preserve"> Human resource Management</w:t>
      </w:r>
      <w:r w:rsidR="008325FD">
        <w:rPr>
          <w:b/>
          <w:sz w:val="18"/>
          <w:szCs w:val="18"/>
        </w:rPr>
        <w:t xml:space="preserve"> </w:t>
      </w:r>
      <w:r w:rsidR="004302AC" w:rsidRPr="004302AC">
        <w:rPr>
          <w:b/>
          <w:sz w:val="18"/>
          <w:szCs w:val="18"/>
        </w:rPr>
        <w:t xml:space="preserve">(HRM) is the process of managing and </w:t>
      </w:r>
      <w:r w:rsidR="008325FD" w:rsidRPr="004302AC">
        <w:rPr>
          <w:b/>
          <w:sz w:val="18"/>
          <w:szCs w:val="18"/>
        </w:rPr>
        <w:t>organizing</w:t>
      </w:r>
      <w:r w:rsidR="004302AC" w:rsidRPr="004302AC">
        <w:rPr>
          <w:b/>
          <w:sz w:val="18"/>
          <w:szCs w:val="18"/>
        </w:rPr>
        <w:t xml:space="preserve"> of project teams or</w:t>
      </w:r>
      <w:r w:rsidR="008325FD">
        <w:rPr>
          <w:b/>
          <w:sz w:val="18"/>
          <w:szCs w:val="18"/>
        </w:rPr>
        <w:t xml:space="preserve"> project staff. In this Paper, we present </w:t>
      </w:r>
      <w:r w:rsidR="004302AC" w:rsidRPr="004302AC">
        <w:rPr>
          <w:b/>
          <w:sz w:val="18"/>
          <w:szCs w:val="18"/>
        </w:rPr>
        <w:t xml:space="preserve">the </w:t>
      </w:r>
      <w:r w:rsidR="008325FD" w:rsidRPr="004302AC">
        <w:rPr>
          <w:b/>
          <w:sz w:val="18"/>
          <w:szCs w:val="18"/>
        </w:rPr>
        <w:t>Systematic</w:t>
      </w:r>
      <w:r w:rsidR="004302AC" w:rsidRPr="004302AC">
        <w:rPr>
          <w:b/>
          <w:sz w:val="18"/>
          <w:szCs w:val="18"/>
        </w:rPr>
        <w:t xml:space="preserve"> literature </w:t>
      </w:r>
      <w:r w:rsidR="008325FD" w:rsidRPr="004302AC">
        <w:rPr>
          <w:b/>
          <w:sz w:val="18"/>
          <w:szCs w:val="18"/>
        </w:rPr>
        <w:t>review</w:t>
      </w:r>
      <w:r w:rsidR="004302AC" w:rsidRPr="004302AC">
        <w:rPr>
          <w:b/>
          <w:sz w:val="18"/>
          <w:szCs w:val="18"/>
        </w:rPr>
        <w:t xml:space="preserve"> on the challenges of HRM in product development in software industry. The selection criteria is based on pre</w:t>
      </w:r>
      <w:r w:rsidR="008325FD">
        <w:rPr>
          <w:b/>
          <w:sz w:val="18"/>
          <w:szCs w:val="18"/>
        </w:rPr>
        <w:t xml:space="preserve"> </w:t>
      </w:r>
      <w:r w:rsidR="004302AC" w:rsidRPr="004302AC">
        <w:rPr>
          <w:b/>
          <w:sz w:val="18"/>
          <w:szCs w:val="18"/>
        </w:rPr>
        <w:t xml:space="preserve">published studies for reviewing and select the studies with precious information. 10 primary studies were identified reviewed and results are reported. </w:t>
      </w:r>
      <w:r w:rsidR="008325FD" w:rsidRPr="004302AC">
        <w:rPr>
          <w:b/>
          <w:sz w:val="18"/>
          <w:szCs w:val="18"/>
        </w:rPr>
        <w:t>Furthermore</w:t>
      </w:r>
      <w:r w:rsidR="004302AC" w:rsidRPr="004302AC">
        <w:rPr>
          <w:b/>
          <w:sz w:val="18"/>
          <w:szCs w:val="18"/>
        </w:rPr>
        <w:t xml:space="preserve"> research can be done in this </w:t>
      </w:r>
      <w:r w:rsidR="008325FD" w:rsidRPr="004302AC">
        <w:rPr>
          <w:b/>
          <w:sz w:val="18"/>
          <w:szCs w:val="18"/>
        </w:rPr>
        <w:t>area to</w:t>
      </w:r>
      <w:r w:rsidR="004302AC" w:rsidRPr="004302AC">
        <w:rPr>
          <w:b/>
          <w:sz w:val="18"/>
          <w:szCs w:val="18"/>
        </w:rPr>
        <w:t xml:space="preserve"> improvise the level</w:t>
      </w:r>
      <w:r w:rsidR="008325FD">
        <w:rPr>
          <w:b/>
          <w:sz w:val="18"/>
          <w:szCs w:val="18"/>
        </w:rPr>
        <w:t xml:space="preserve"> of interaction and expertise </w:t>
      </w:r>
      <w:r w:rsidR="004302AC" w:rsidRPr="004302AC">
        <w:rPr>
          <w:b/>
          <w:sz w:val="18"/>
          <w:szCs w:val="18"/>
        </w:rPr>
        <w:t>coordi</w:t>
      </w:r>
      <w:r w:rsidR="008325FD">
        <w:rPr>
          <w:b/>
          <w:sz w:val="18"/>
          <w:szCs w:val="18"/>
        </w:rPr>
        <w:t>na</w:t>
      </w:r>
      <w:r w:rsidR="004302AC" w:rsidRPr="004302AC">
        <w:rPr>
          <w:b/>
          <w:sz w:val="18"/>
          <w:szCs w:val="18"/>
        </w:rPr>
        <w:t>tion between proje</w:t>
      </w:r>
      <w:r w:rsidR="008325FD">
        <w:rPr>
          <w:b/>
          <w:sz w:val="18"/>
          <w:szCs w:val="18"/>
        </w:rPr>
        <w:t>c</w:t>
      </w:r>
      <w:r w:rsidR="004302AC" w:rsidRPr="004302AC">
        <w:rPr>
          <w:b/>
          <w:sz w:val="18"/>
          <w:szCs w:val="18"/>
        </w:rPr>
        <w:t>t staff in project planning and decision making for better product line development</w:t>
      </w:r>
      <w:r w:rsidR="00E758C8">
        <w:rPr>
          <w:sz w:val="18"/>
          <w:szCs w:val="18"/>
        </w:rPr>
        <w:t xml:space="preserve"> </w:t>
      </w:r>
      <w:r w:rsidR="00E758C8" w:rsidRPr="00E758C8">
        <w:rPr>
          <w:b/>
          <w:sz w:val="18"/>
          <w:szCs w:val="18"/>
        </w:rPr>
        <w:t>and software services</w:t>
      </w:r>
      <w:r w:rsidR="00E758C8">
        <w:rPr>
          <w:sz w:val="18"/>
          <w:szCs w:val="18"/>
        </w:rPr>
        <w:t>.</w:t>
      </w:r>
    </w:p>
    <w:p w14:paraId="63899A7E" w14:textId="77777777" w:rsidR="004302AC" w:rsidRDefault="004302AC" w:rsidP="004302AC">
      <w:pPr>
        <w:pStyle w:val="keywords"/>
        <w:ind w:firstLine="0"/>
        <w:rPr>
          <w:rFonts w:eastAsia="MS Mincho"/>
          <w:i w:val="0"/>
          <w:iCs w:val="0"/>
          <w:noProof w:val="0"/>
        </w:rPr>
      </w:pPr>
    </w:p>
    <w:p w14:paraId="30F8B050" w14:textId="77777777" w:rsidR="008A55B5" w:rsidRDefault="0072064C" w:rsidP="004302AC">
      <w:pPr>
        <w:pStyle w:val="keywords"/>
        <w:ind w:firstLine="0"/>
      </w:pPr>
      <w:r>
        <w:rPr>
          <w:rFonts w:eastAsia="MS Mincho"/>
        </w:rPr>
        <w:t>Keywords—</w:t>
      </w:r>
      <w:r w:rsidR="004302AC" w:rsidRPr="004302AC">
        <w:t xml:space="preserve"> </w:t>
      </w:r>
      <w:r w:rsidR="004302AC">
        <w:t>Project-oriented company, organizational slack, Human resource slack, Managing of Projects, Managing by projects.</w:t>
      </w:r>
    </w:p>
    <w:p w14:paraId="4F90AD0D" w14:textId="77777777" w:rsidR="008A55B5" w:rsidRDefault="00156CE9" w:rsidP="00141390">
      <w:pPr>
        <w:pStyle w:val="Heading1"/>
        <w:numPr>
          <w:ilvl w:val="0"/>
          <w:numId w:val="27"/>
        </w:numPr>
      </w:pPr>
      <w:r w:rsidRPr="00212195">
        <w:t>INTRODUCTION</w:t>
      </w:r>
    </w:p>
    <w:p w14:paraId="7C4BAA34" w14:textId="6AE873DE" w:rsidR="00252C27" w:rsidRDefault="00156CE9" w:rsidP="00212195">
      <w:pPr>
        <w:jc w:val="both"/>
        <w:rPr>
          <w:sz w:val="22"/>
          <w:szCs w:val="22"/>
        </w:rPr>
      </w:pPr>
      <w:r w:rsidRPr="00460EBA">
        <w:rPr>
          <w:sz w:val="22"/>
          <w:szCs w:val="22"/>
        </w:rPr>
        <w:t xml:space="preserve">Context: </w:t>
      </w:r>
    </w:p>
    <w:p w14:paraId="7DCD8EF6" w14:textId="3D1BFBA4" w:rsidR="00156CE9" w:rsidRDefault="00156CE9" w:rsidP="00141390">
      <w:pPr>
        <w:jc w:val="both"/>
      </w:pPr>
      <w:r>
        <w:t>What is HRM?</w:t>
      </w:r>
    </w:p>
    <w:p w14:paraId="51F28028" w14:textId="76CB4EA2" w:rsidR="00156CE9" w:rsidRPr="002A5797" w:rsidRDefault="00156CE9" w:rsidP="00141390">
      <w:pPr>
        <w:ind w:firstLine="720"/>
        <w:jc w:val="both"/>
      </w:pPr>
      <w:r>
        <w:t>“</w:t>
      </w:r>
      <w:r w:rsidRPr="002A5797">
        <w:t>Pr</w:t>
      </w:r>
      <w:r>
        <w:t xml:space="preserve">oject HRM </w:t>
      </w:r>
      <w:r w:rsidRPr="002A5797">
        <w:t>Includes the processes of organizin</w:t>
      </w:r>
      <w:r>
        <w:t>g</w:t>
      </w:r>
      <w:r w:rsidR="001612B5">
        <w:t xml:space="preserve"> and managing IT Project Teams“</w:t>
      </w:r>
      <w:r>
        <w:fldChar w:fldCharType="begin"/>
      </w:r>
      <w:r>
        <w:instrText xml:space="preserve"> ADDIN ZOTERO_ITEM CSL_CITATION {"citationID":"27g1v31bsl","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fldChar w:fldCharType="separate"/>
      </w:r>
      <w:r w:rsidRPr="00494A1E">
        <w:t>[1]</w:t>
      </w:r>
      <w:r>
        <w:fldChar w:fldCharType="end"/>
      </w:r>
      <w:r w:rsidR="001612B5">
        <w:t>.</w:t>
      </w:r>
      <w:r>
        <w:t xml:space="preserve"> In project oriented software development HRM includes the process who involve in project. The ma</w:t>
      </w:r>
      <w:r w:rsidR="008325FD">
        <w:t>jor process involved in HRM are</w:t>
      </w:r>
      <w:r>
        <w:t>: 1) Human resource planning 2</w:t>
      </w:r>
      <w:r w:rsidR="008325FD">
        <w:t>) Acquire</w:t>
      </w:r>
      <w:r>
        <w:t xml:space="preserve"> P</w:t>
      </w:r>
      <w:r w:rsidRPr="002A5797">
        <w:t xml:space="preserve">roject team </w:t>
      </w:r>
      <w:r>
        <w:t>3</w:t>
      </w:r>
      <w:r w:rsidR="008325FD">
        <w:t>) Develop</w:t>
      </w:r>
      <w:r>
        <w:t xml:space="preserve"> P</w:t>
      </w:r>
      <w:r w:rsidRPr="002A5797">
        <w:t>roject team 4</w:t>
      </w:r>
      <w:r w:rsidR="008325FD" w:rsidRPr="002A5797">
        <w:t>) manage</w:t>
      </w:r>
      <w:r w:rsidR="00CD253F">
        <w:t xml:space="preserve"> project team</w:t>
      </w:r>
      <w:r>
        <w:t xml:space="preserve"> </w:t>
      </w:r>
      <w:r>
        <w:fldChar w:fldCharType="begin"/>
      </w:r>
      <w:r>
        <w:instrText xml:space="preserve"> ADDIN ZOTERO_ITEM CSL_CITATION {"citationID":"23lum02qcv","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fldChar w:fldCharType="separate"/>
      </w:r>
      <w:r w:rsidRPr="00D17873">
        <w:t>[1]</w:t>
      </w:r>
      <w:r>
        <w:fldChar w:fldCharType="end"/>
      </w:r>
      <w:r w:rsidR="00CD253F">
        <w:t>.</w:t>
      </w:r>
      <w:r>
        <w:t xml:space="preserve">HRM deals with techniques and inputs for the team development for better HRM practices </w:t>
      </w:r>
      <w:r>
        <w:lastRenderedPageBreak/>
        <w:t>in software Industry.IT is project oriented and mainly dep</w:t>
      </w:r>
      <w:r w:rsidR="00864261">
        <w:t>ends on man power and knowledge</w:t>
      </w:r>
      <w:r>
        <w:fldChar w:fldCharType="begin"/>
      </w:r>
      <w:r>
        <w:instrText xml:space="preserve"> ADDIN ZOTERO_ITEM CSL_CITATION {"citationID":"2k00ao6t2q","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D17873">
        <w:t>[2]</w:t>
      </w:r>
      <w:r>
        <w:fldChar w:fldCharType="end"/>
      </w:r>
      <w:r w:rsidR="00864261">
        <w:t>.</w:t>
      </w:r>
      <w:r>
        <w:t>The project team management is subset for project team its core or leadership team.</w:t>
      </w:r>
    </w:p>
    <w:p w14:paraId="6C5E9B3C" w14:textId="77777777" w:rsidR="00141390" w:rsidRDefault="00141390" w:rsidP="00212195">
      <w:pPr>
        <w:jc w:val="both"/>
      </w:pPr>
    </w:p>
    <w:p w14:paraId="1EAA7203" w14:textId="77777777" w:rsidR="00252C27" w:rsidRDefault="00156CE9" w:rsidP="00212195">
      <w:pPr>
        <w:jc w:val="both"/>
      </w:pPr>
      <w:r>
        <w:rPr>
          <w:sz w:val="22"/>
          <w:szCs w:val="22"/>
        </w:rPr>
        <w:t>Background:</w:t>
      </w:r>
      <w:r>
        <w:t xml:space="preserve"> </w:t>
      </w:r>
    </w:p>
    <w:p w14:paraId="0BE49969" w14:textId="12CFF7A8" w:rsidR="00156CE9" w:rsidRPr="005465A9" w:rsidRDefault="008325FD" w:rsidP="00156CE9">
      <w:pPr>
        <w:jc w:val="both"/>
        <w:rPr>
          <w:sz w:val="22"/>
          <w:szCs w:val="22"/>
        </w:rPr>
      </w:pPr>
      <w:r>
        <w:t>Why is HRM important?</w:t>
      </w:r>
    </w:p>
    <w:p w14:paraId="5BDE0D16" w14:textId="124FCA4B" w:rsidR="00156CE9" w:rsidRDefault="00156CE9" w:rsidP="00156CE9">
      <w:pPr>
        <w:ind w:firstLine="720"/>
        <w:jc w:val="both"/>
      </w:pPr>
      <w:r>
        <w:t>In the technological era company which develop products and also the one which develop software and provide it services for business automation and gain huge market values. In these company development is project oriented as its technical involves different types of team members at various Technical, Management and administrative level who are responsible for whole project until its completion. The HRM has strategic and crucial role in the technological industry  for great success.HR slack have relationship with inno</w:t>
      </w:r>
      <w:r w:rsidR="00710242">
        <w:t>vation and performance industry</w:t>
      </w:r>
      <w:r>
        <w:fldChar w:fldCharType="begin"/>
      </w:r>
      <w:r>
        <w:instrText xml:space="preserve"> ADDIN ZOTERO_ITEM CSL_CITATION {"citationID":"1tlei4nobr","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256B42">
        <w:t>[2]</w:t>
      </w:r>
      <w:r>
        <w:fldChar w:fldCharType="end"/>
      </w:r>
      <w:r w:rsidR="00710242">
        <w:t>.</w:t>
      </w:r>
      <w:r>
        <w:t xml:space="preserve"> The criteria depends on more professionalism, more quality, more experience in </w:t>
      </w:r>
      <w:r w:rsidR="00710242">
        <w:t>respective field, more training</w:t>
      </w:r>
      <w:r>
        <w:fldChar w:fldCharType="begin"/>
      </w:r>
      <w:r>
        <w:instrText xml:space="preserve"> ADDIN ZOTERO_ITEM CSL_CITATION {"citationID":"5ev792evl","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460EBA">
        <w:t>[3]</w:t>
      </w:r>
      <w:r>
        <w:fldChar w:fldCharType="end"/>
      </w:r>
      <w:r w:rsidR="00710242">
        <w:t>.</w:t>
      </w:r>
      <w:r>
        <w:t xml:space="preserve"> These attributes reinforce in chance to complete project and get costumer appreciation lead to great value in market. If the team members lack the attributes then re staffing must be implemented so HR pool has immense advantage for software development as it takes advantages of opportunity which </w:t>
      </w:r>
      <w:r w:rsidR="008325FD">
        <w:t>realm</w:t>
      </w:r>
      <w:r w:rsidR="005C47C6">
        <w:t xml:space="preserve"> outside the existing business</w:t>
      </w:r>
      <w:r>
        <w:fldChar w:fldCharType="begin"/>
      </w:r>
      <w:r>
        <w:instrText xml:space="preserve"> ADDIN ZOTERO_ITEM CSL_CITATION {"citationID":"23uku2rejs","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460EBA">
        <w:t>[4]</w:t>
      </w:r>
      <w:r>
        <w:fldChar w:fldCharType="end"/>
      </w:r>
      <w:r w:rsidR="005C47C6">
        <w:t>.</w:t>
      </w:r>
    </w:p>
    <w:p w14:paraId="70A8EAD1" w14:textId="3EC444CF" w:rsidR="00156CE9" w:rsidRDefault="00156CE9" w:rsidP="00156CE9">
      <w:pPr>
        <w:ind w:firstLine="720"/>
        <w:jc w:val="both"/>
      </w:pPr>
      <w:r>
        <w:t>But in recent years there is degrade in the significance of HRM worldwide. This results in issue and many challenges hence there is a great demand on insight about challenges being faced by HR</w:t>
      </w:r>
      <w:r w:rsidR="004D668B">
        <w:t>M</w:t>
      </w:r>
      <w:r>
        <w:t xml:space="preserve"> during project oriented development in both service oriented and product development firms.</w:t>
      </w:r>
    </w:p>
    <w:p w14:paraId="04762D89" w14:textId="77777777" w:rsidR="00141390" w:rsidRDefault="00141390" w:rsidP="00212195">
      <w:pPr>
        <w:jc w:val="both"/>
      </w:pPr>
    </w:p>
    <w:p w14:paraId="4CDBF1C5" w14:textId="035A29C4" w:rsidR="00156CE9" w:rsidRPr="00460EBA" w:rsidRDefault="00156CE9" w:rsidP="00212195">
      <w:pPr>
        <w:jc w:val="both"/>
        <w:rPr>
          <w:sz w:val="22"/>
          <w:szCs w:val="22"/>
        </w:rPr>
      </w:pPr>
      <w:r w:rsidRPr="00460EBA">
        <w:rPr>
          <w:sz w:val="22"/>
          <w:szCs w:val="22"/>
        </w:rPr>
        <w:t>Objectives:</w:t>
      </w:r>
    </w:p>
    <w:p w14:paraId="2CD6DDF2" w14:textId="0E821B8A" w:rsidR="00156CE9" w:rsidRDefault="00156CE9" w:rsidP="00141390">
      <w:pPr>
        <w:ind w:firstLine="720"/>
        <w:jc w:val="both"/>
      </w:pPr>
      <w:r>
        <w:t xml:space="preserve">We present the systematic literature review based on the challenges that are faced by HRM in maintaining the project. </w:t>
      </w:r>
      <w:r w:rsidR="008325FD">
        <w:t xml:space="preserve">Our objective was </w:t>
      </w:r>
      <w:r>
        <w:t xml:space="preserve">mainly </w:t>
      </w:r>
      <w:r w:rsidR="008325FD">
        <w:t>focused on</w:t>
      </w:r>
      <w:r>
        <w:t xml:space="preserve"> finding how for the success of the project depends upon the structure of the IT </w:t>
      </w:r>
      <w:r w:rsidR="004C371D">
        <w:t>project team</w:t>
      </w:r>
      <w:r>
        <w:t xml:space="preserve"> </w:t>
      </w:r>
      <w:r>
        <w:fldChar w:fldCharType="begin"/>
      </w:r>
      <w:r>
        <w:instrText xml:space="preserve"> ADDIN ZOTERO_ITEM CSL_CITATION {"citationID":"u1et75o58","properties":{"formattedCitation":"[5]","plainCitation":"[5]"},"citationItems":[{"id":81,"uris":["http://zotero.org/users/2334786/items/F4EZANAT"],"uri":["http://zotero.org/users/2334786/items/F4EZANAT"],"itemData":{"id":81,"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date-parts":[["2014",6]]}}}],"schema":"https://github.com/citation-style-language/schema/raw/master/csl-citation.json"} </w:instrText>
      </w:r>
      <w:r>
        <w:fldChar w:fldCharType="separate"/>
      </w:r>
      <w:r w:rsidRPr="001543A3">
        <w:t>[5]</w:t>
      </w:r>
      <w:r>
        <w:fldChar w:fldCharType="end"/>
      </w:r>
      <w:r w:rsidR="004C371D">
        <w:t>.</w:t>
      </w:r>
      <w:r>
        <w:t>The challenges  that occur based on the level of connection between the success and the project team s</w:t>
      </w:r>
      <w:r w:rsidR="00E758C8">
        <w:t xml:space="preserve">tructure in Software development for both product </w:t>
      </w:r>
      <w:r>
        <w:t xml:space="preserve"> The challenges also include a series</w:t>
      </w:r>
      <w:r w:rsidR="008325FD">
        <w:t xml:space="preserve"> of must require measurements </w:t>
      </w:r>
      <w:r>
        <w:lastRenderedPageBreak/>
        <w:t>t</w:t>
      </w:r>
      <w:r w:rsidR="00107119">
        <w:t>hat must be met for efficient I</w:t>
      </w:r>
      <w:r>
        <w:t xml:space="preserve">T project team. </w:t>
      </w:r>
      <w:r w:rsidR="008325FD">
        <w:t xml:space="preserve">It also elucidates the effects </w:t>
      </w:r>
      <w:r>
        <w:t>for not implementing the drawbacks in the HRM influence over IT project team management in a long run time o</w:t>
      </w:r>
      <w:r w:rsidR="00107119">
        <w:t>ver maintenance of the Software Industry</w:t>
      </w:r>
      <w:r>
        <w:t>.</w:t>
      </w:r>
    </w:p>
    <w:p w14:paraId="491B0298" w14:textId="77777777" w:rsidR="00212195" w:rsidRDefault="00212195" w:rsidP="00212195">
      <w:pPr>
        <w:jc w:val="both"/>
      </w:pPr>
    </w:p>
    <w:p w14:paraId="7D9F1DA1" w14:textId="5021C66D" w:rsidR="00156CE9" w:rsidRDefault="00156CE9" w:rsidP="00212195">
      <w:pPr>
        <w:jc w:val="both"/>
      </w:pPr>
      <w:r w:rsidRPr="001543A3">
        <w:rPr>
          <w:sz w:val="22"/>
          <w:szCs w:val="22"/>
        </w:rPr>
        <w:t>Methods</w:t>
      </w:r>
      <w:r>
        <w:t>:</w:t>
      </w:r>
    </w:p>
    <w:p w14:paraId="5C40A27F" w14:textId="585C268F" w:rsidR="00156CE9" w:rsidRDefault="00156CE9" w:rsidP="00141390">
      <w:pPr>
        <w:ind w:firstLine="720"/>
        <w:jc w:val="both"/>
      </w:pPr>
      <w:r>
        <w:t xml:space="preserve">We used Scopus and IEEE and </w:t>
      </w:r>
      <w:r w:rsidR="00330CB8">
        <w:t xml:space="preserve">INSPEC </w:t>
      </w:r>
      <w:r>
        <w:t xml:space="preserve">total </w:t>
      </w:r>
      <w:r w:rsidR="008325FD">
        <w:t>three, electronic</w:t>
      </w:r>
      <w:r>
        <w:t xml:space="preserve"> databases that </w:t>
      </w:r>
      <w:r w:rsidR="008325FD">
        <w:t>was useful</w:t>
      </w:r>
      <w:r>
        <w:t xml:space="preserve"> in gathering the relevant information for our literature review. We followed </w:t>
      </w:r>
      <w:r w:rsidR="008325FD">
        <w:t xml:space="preserve">the </w:t>
      </w:r>
      <w:r w:rsidR="00330CB8">
        <w:t xml:space="preserve">kitchen ham’s </w:t>
      </w:r>
      <w:r>
        <w:t xml:space="preserve"> and </w:t>
      </w:r>
      <w:r w:rsidR="008325FD">
        <w:t>charter’s guidelines</w:t>
      </w:r>
      <w:r>
        <w:t xml:space="preserve"> for </w:t>
      </w:r>
      <w:r w:rsidR="008325FD">
        <w:t>performing systematic</w:t>
      </w:r>
      <w:r>
        <w:t xml:space="preserve"> literature review .The need for systematic literature review.to have a complete thorough search for the primary s</w:t>
      </w:r>
      <w:r w:rsidR="00A82BBD">
        <w:t>tudies and also in order to speci</w:t>
      </w:r>
      <w:r>
        <w:t>fy the review question based on the data t</w:t>
      </w:r>
      <w:r w:rsidR="00CF2FD0">
        <w:t>hat is extracted.</w:t>
      </w:r>
      <w:r w:rsidR="008325FD">
        <w:t xml:space="preserve"> </w:t>
      </w:r>
      <w:r w:rsidR="009B330C">
        <w:t xml:space="preserve">We used </w:t>
      </w:r>
      <w:r>
        <w:t>for our literature review  based on the (inclusion/</w:t>
      </w:r>
      <w:r w:rsidR="008325FD">
        <w:t>exclusion</w:t>
      </w:r>
      <w:r>
        <w:t>) criteria for accurate search strings.</w:t>
      </w:r>
    </w:p>
    <w:p w14:paraId="36A6C977" w14:textId="1D160A77" w:rsidR="00156CE9" w:rsidRDefault="00156CE9" w:rsidP="00141390">
      <w:pPr>
        <w:ind w:firstLine="720"/>
        <w:jc w:val="both"/>
      </w:pPr>
      <w:r>
        <w:t>To filter them to match the papers we were looking for. More over we used study selection criteria f</w:t>
      </w:r>
      <w:r w:rsidR="002616AE">
        <w:t>or our primary study synthesis.</w:t>
      </w:r>
    </w:p>
    <w:p w14:paraId="378BA037" w14:textId="3222F6B0" w:rsidR="00156CE9" w:rsidRDefault="00156CE9" w:rsidP="00141390">
      <w:pPr>
        <w:ind w:firstLine="720"/>
        <w:jc w:val="both"/>
      </w:pPr>
      <w:r>
        <w:t xml:space="preserve">Assessment </w:t>
      </w:r>
      <w:r w:rsidR="002C708F">
        <w:t xml:space="preserve">of quality was made based on </w:t>
      </w:r>
      <w:r w:rsidR="00153EFC">
        <w:t xml:space="preserve">both qualitative and quantitative measure </w:t>
      </w:r>
      <w:r w:rsidR="002C708F">
        <w:t>whe</w:t>
      </w:r>
      <w:r>
        <w:t>the</w:t>
      </w:r>
      <w:r w:rsidR="00153EFC">
        <w:t>r the paper reviewed are stating aim clearly and their measurement out comes are good.</w:t>
      </w:r>
      <w:r w:rsidR="00C53DC2">
        <w:t xml:space="preserve"> </w:t>
      </w:r>
      <w:r w:rsidR="00153EFC">
        <w:t>Level of understandability cohesion with other articles .</w:t>
      </w:r>
    </w:p>
    <w:p w14:paraId="028E2A7D" w14:textId="11B455AF" w:rsidR="00156CE9" w:rsidRDefault="008325FD" w:rsidP="00141390">
      <w:pPr>
        <w:ind w:firstLine="720"/>
        <w:jc w:val="both"/>
      </w:pPr>
      <w:r>
        <w:t xml:space="preserve">We used Text editors </w:t>
      </w:r>
      <w:r w:rsidR="00156CE9">
        <w:t xml:space="preserve">and notepads </w:t>
      </w:r>
      <w:r>
        <w:t>for the</w:t>
      </w:r>
      <w:r w:rsidR="00156CE9">
        <w:t xml:space="preserve"> </w:t>
      </w:r>
      <w:r>
        <w:t>reediting</w:t>
      </w:r>
      <w:r w:rsidR="00156CE9">
        <w:t xml:space="preserve"> phase for collection of data and store them </w:t>
      </w:r>
      <w:r w:rsidR="002616AE">
        <w:t>in order to asses</w:t>
      </w:r>
      <w:r>
        <w:t xml:space="preserve"> </w:t>
      </w:r>
      <w:r w:rsidR="00156CE9">
        <w:t>evaluate and answer  the research questions and to consist the relevant information from the articles.</w:t>
      </w:r>
    </w:p>
    <w:p w14:paraId="057674FE" w14:textId="77777777" w:rsidR="00212195" w:rsidRDefault="00212195" w:rsidP="00212195">
      <w:pPr>
        <w:tabs>
          <w:tab w:val="left" w:pos="1660"/>
        </w:tabs>
        <w:jc w:val="both"/>
      </w:pPr>
    </w:p>
    <w:p w14:paraId="2F0B3301" w14:textId="77777777" w:rsidR="00092434" w:rsidRDefault="00156CE9" w:rsidP="00092434">
      <w:pPr>
        <w:tabs>
          <w:tab w:val="left" w:pos="1660"/>
        </w:tabs>
        <w:jc w:val="both"/>
      </w:pPr>
      <w:r w:rsidRPr="00F32B15">
        <w:t>Results:</w:t>
      </w:r>
    </w:p>
    <w:p w14:paraId="64C4E795" w14:textId="1C3A3ED8" w:rsidR="0035215C" w:rsidRDefault="00156CE9" w:rsidP="00092434">
      <w:pPr>
        <w:tabs>
          <w:tab w:val="left" w:pos="1660"/>
        </w:tabs>
        <w:jc w:val="both"/>
      </w:pPr>
      <w:r>
        <w:t xml:space="preserve">We </w:t>
      </w:r>
      <w:r w:rsidR="008325FD">
        <w:t>first</w:t>
      </w:r>
      <w:r>
        <w:t xml:space="preserve"> identified based on   our </w:t>
      </w:r>
      <w:r w:rsidR="008325FD">
        <w:t>search string</w:t>
      </w:r>
      <w:r>
        <w:t xml:space="preserve"> in </w:t>
      </w:r>
      <w:r w:rsidR="0035215C">
        <w:t>Criteria is based on firstly used the search string and elevated the resul</w:t>
      </w:r>
      <w:r w:rsidR="00C53DC2">
        <w:t>ts to only E</w:t>
      </w:r>
      <w:r w:rsidR="0035215C">
        <w:t>nglish and papers between (1990 to 2015).Second step involved more elevation based on journal articles consideration only .Thirdly the elevation is based on study on abstract and int</w:t>
      </w:r>
      <w:r w:rsidR="00137EC7">
        <w:t>ernal subject to classify them</w:t>
      </w:r>
      <w:r w:rsidR="00824B0D">
        <w:t xml:space="preserve"> for related review using excluding other fields than software firms</w:t>
      </w:r>
      <w:r w:rsidR="00137EC7">
        <w:t>. F</w:t>
      </w:r>
      <w:r w:rsidR="0035215C">
        <w:t>ourthly we choose only papers that give cl</w:t>
      </w:r>
      <w:r w:rsidR="00137EC7">
        <w:t xml:space="preserve">ear vision on challenges </w:t>
      </w:r>
      <w:r w:rsidR="0035215C">
        <w:t xml:space="preserve"> </w:t>
      </w:r>
      <w:r w:rsidR="00137EC7">
        <w:t xml:space="preserve"> </w:t>
      </w:r>
      <w:r w:rsidR="0035215C">
        <w:t>and also the relevant papers to the review search</w:t>
      </w:r>
      <w:r w:rsidR="00137EC7">
        <w:t xml:space="preserve"> string.</w:t>
      </w:r>
      <w:r w:rsidR="0035215C">
        <w:t xml:space="preserve"> </w:t>
      </w:r>
    </w:p>
    <w:p w14:paraId="56165181" w14:textId="03AEA9E2" w:rsidR="00156CE9" w:rsidRDefault="008325FD" w:rsidP="00156CE9">
      <w:pPr>
        <w:jc w:val="both"/>
      </w:pPr>
      <w:r>
        <w:t>1) In</w:t>
      </w:r>
      <w:r w:rsidR="00156CE9">
        <w:t xml:space="preserve"> INSPEC database total of 18 search results for our synthesis out of which 4 served as the evidences for our study </w:t>
      </w:r>
      <w:r w:rsidR="00D61F0D">
        <w:t xml:space="preserve">based on the Study criteria which is elaborated in further notes and after we  completely read the papers only few of them were relevant that mainly focus on culture and team work and management the </w:t>
      </w:r>
      <w:r w:rsidR="00156CE9">
        <w:t>area which are used for Primary studies.</w:t>
      </w:r>
    </w:p>
    <w:p w14:paraId="3141AE83" w14:textId="6A08D9AF" w:rsidR="00156CE9" w:rsidRDefault="008325FD" w:rsidP="00156CE9">
      <w:pPr>
        <w:jc w:val="both"/>
      </w:pPr>
      <w:r>
        <w:t>2) In</w:t>
      </w:r>
      <w:r w:rsidR="00156CE9">
        <w:t xml:space="preserve"> IEEE and </w:t>
      </w:r>
      <w:r>
        <w:t>SCOPUS database</w:t>
      </w:r>
      <w:r w:rsidR="00156CE9">
        <w:t xml:space="preserve"> total of 11 results and 10 results w</w:t>
      </w:r>
      <w:r w:rsidR="006E5285">
        <w:t xml:space="preserve">ere found for our and study criteria used </w:t>
      </w:r>
      <w:r w:rsidR="00156CE9">
        <w:t xml:space="preserve"> </w:t>
      </w:r>
      <w:r w:rsidR="006E5285">
        <w:t xml:space="preserve">for </w:t>
      </w:r>
      <w:r w:rsidR="00156CE9">
        <w:t>which 5 and 2 served as the evidences to our search area for primary studies</w:t>
      </w:r>
      <w:r w:rsidR="006E5285">
        <w:t xml:space="preserve"> and the evaluation was purely based on the challenges we were interested in discussing. </w:t>
      </w:r>
    </w:p>
    <w:p w14:paraId="35C6B5F0" w14:textId="77777777" w:rsidR="00451AB8" w:rsidRDefault="00156CE9" w:rsidP="00156CE9">
      <w:pPr>
        <w:jc w:val="both"/>
      </w:pPr>
      <w:r>
        <w:t xml:space="preserve">We found the challenges of HRM as they have temporary and dynamic nature of work environment. The challenges in temporary nature of work like an new project is started the company HR configuration will change impact is because as it needs searching appropriate personal who fits for the new project </w:t>
      </w:r>
      <w:r>
        <w:fldChar w:fldCharType="begin"/>
      </w:r>
      <w:r>
        <w:instrText xml:space="preserve"> ADDIN ZOTERO_ITEM CSL_CITATION {"citationID":"asc0a1u5h","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885331">
        <w:t>[3]</w:t>
      </w:r>
      <w:r>
        <w:fldChar w:fldCharType="end"/>
      </w:r>
      <w:r>
        <w:t xml:space="preserve">. In dynamism of project oriented also leave challenges like roles are conflicting from one to another which affects the performance as leader in one team and member in </w:t>
      </w:r>
      <w:r>
        <w:lastRenderedPageBreak/>
        <w:t xml:space="preserve">another team. Other challenges like communication challenges over cross </w:t>
      </w:r>
      <w:r w:rsidR="008325FD">
        <w:t>culture</w:t>
      </w:r>
      <w:r>
        <w:fldChar w:fldCharType="begin"/>
      </w:r>
      <w:r>
        <w:instrText xml:space="preserve"> ADDIN ZOTERO_ITEM CSL_CITATION {"citationID":"2opdh8cqd1","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fldChar w:fldCharType="separate"/>
      </w:r>
      <w:r w:rsidRPr="00885331">
        <w:t>[6]</w:t>
      </w:r>
      <w:r>
        <w:fldChar w:fldCharType="end"/>
      </w:r>
      <w:r>
        <w:t>, lack of training,</w:t>
      </w:r>
      <w:r>
        <w:fldChar w:fldCharType="begin"/>
      </w:r>
      <w:r>
        <w:instrText xml:space="preserve"> ADDIN ZOTERO_ITEM CSL_CITATION {"citationID":"175f2nlt43","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885331">
        <w:t>[3]</w:t>
      </w:r>
      <w:r>
        <w:fldChar w:fldCharType="end"/>
      </w:r>
      <w:r>
        <w:t xml:space="preserve"> IT </w:t>
      </w:r>
      <w:r w:rsidR="008325FD">
        <w:t>labor</w:t>
      </w:r>
      <w:r>
        <w:t xml:space="preserve"> shortage,</w:t>
      </w:r>
      <w:r>
        <w:fldChar w:fldCharType="begin"/>
      </w:r>
      <w:r>
        <w:instrText xml:space="preserve"> ADDIN ZOTERO_ITEM CSL_CITATION {"citationID":"1am6j0s3mt","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fldChar w:fldCharType="separate"/>
      </w:r>
      <w:r w:rsidRPr="00885331">
        <w:t>[7]</w:t>
      </w:r>
      <w:r>
        <w:fldChar w:fldCharType="end"/>
      </w:r>
      <w:r>
        <w:t xml:space="preserve"> lack of professional skills</w:t>
      </w:r>
      <w:r>
        <w:fldChar w:fldCharType="begin"/>
      </w:r>
      <w:r>
        <w:instrText xml:space="preserve"> ADDIN ZOTERO_ITEM CSL_CITATION {"citationID":"2dgl7l5t11","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fldChar w:fldCharType="separate"/>
      </w:r>
      <w:r w:rsidRPr="004C1AC9">
        <w:t>[8]</w:t>
      </w:r>
      <w:r>
        <w:fldChar w:fldCharType="end"/>
      </w:r>
      <w:r>
        <w:t xml:space="preserve"> these are many issue that we review in the literature review which we bought under light in the reviewed papers. </w:t>
      </w:r>
    </w:p>
    <w:p w14:paraId="3FD0999A" w14:textId="233E9626" w:rsidR="00156CE9" w:rsidRDefault="00156CE9" w:rsidP="00156CE9">
      <w:pPr>
        <w:jc w:val="both"/>
      </w:pPr>
      <w:r>
        <w:t xml:space="preserve">Our finding </w:t>
      </w:r>
      <w:r w:rsidR="008325FD">
        <w:t>emphasizes</w:t>
      </w:r>
      <w:r>
        <w:t xml:space="preserve"> on providing the guidelines that are standard for software product outcome. </w:t>
      </w:r>
      <w:r w:rsidR="008325FD">
        <w:t>We</w:t>
      </w:r>
      <w:r>
        <w:t xml:space="preserve"> also summarize on the type of possible </w:t>
      </w:r>
      <w:r w:rsidR="008325FD">
        <w:t>debris</w:t>
      </w:r>
      <w:r>
        <w:t xml:space="preserve"> that occur if the </w:t>
      </w:r>
      <w:r w:rsidR="008325FD">
        <w:t>management</w:t>
      </w:r>
      <w:r>
        <w:t xml:space="preserve"> is not done correctly. </w:t>
      </w:r>
    </w:p>
    <w:p w14:paraId="0F488903" w14:textId="6CF3CCFA" w:rsidR="00156CE9" w:rsidRDefault="00156CE9" w:rsidP="00212195">
      <w:pPr>
        <w:jc w:val="both"/>
      </w:pPr>
      <w:r>
        <w:t>Conclusions:</w:t>
      </w:r>
    </w:p>
    <w:p w14:paraId="6CBD0244" w14:textId="39BA4391" w:rsidR="00156CE9" w:rsidRDefault="00156CE9" w:rsidP="00156CE9">
      <w:pPr>
        <w:ind w:firstLine="720"/>
        <w:jc w:val="both"/>
      </w:pPr>
      <w:r>
        <w:t xml:space="preserve">   our overview reminds and helps software </w:t>
      </w:r>
      <w:r w:rsidR="008325FD">
        <w:t>practitioners</w:t>
      </w:r>
      <w:r>
        <w:t xml:space="preserve"> </w:t>
      </w:r>
      <w:r w:rsidR="008325FD">
        <w:t>in order</w:t>
      </w:r>
      <w:r>
        <w:t xml:space="preserve"> to correct themselves irrespective of level at which they work for coordinating and mitigating the gap for coordination in software</w:t>
      </w:r>
      <w:r w:rsidR="000608D0">
        <w:t xml:space="preserve"> product and service</w:t>
      </w:r>
      <w:r>
        <w:t xml:space="preserve"> development as business goals count not the organization size matters and also the challenges faced if not implemented the guidelines.</w:t>
      </w:r>
    </w:p>
    <w:p w14:paraId="2A0CE42A" w14:textId="0C027C5E" w:rsidR="00156CE9" w:rsidRDefault="00156CE9" w:rsidP="00156CE9">
      <w:pPr>
        <w:jc w:val="both"/>
      </w:pPr>
      <w:r>
        <w:t xml:space="preserve">                           The </w:t>
      </w:r>
      <w:r w:rsidR="008325FD">
        <w:t>quantitative</w:t>
      </w:r>
      <w:r>
        <w:t xml:space="preserve"> effect of HRM in </w:t>
      </w:r>
      <w:r w:rsidR="00184377">
        <w:t>software product and service firms</w:t>
      </w:r>
      <w:r>
        <w:t xml:space="preserve"> during run time of project is not reported.</w:t>
      </w:r>
    </w:p>
    <w:p w14:paraId="4B99E3AB" w14:textId="77777777" w:rsidR="00A77B07" w:rsidRDefault="00A77B07" w:rsidP="00156CE9">
      <w:pPr>
        <w:jc w:val="both"/>
      </w:pPr>
    </w:p>
    <w:p w14:paraId="029D49C7" w14:textId="275D2DA1" w:rsidR="00252C27" w:rsidRDefault="00A77B07" w:rsidP="00141390">
      <w:pPr>
        <w:pStyle w:val="Heading1"/>
        <w:numPr>
          <w:ilvl w:val="0"/>
          <w:numId w:val="27"/>
        </w:numPr>
      </w:pPr>
      <w:r>
        <w:t>REVIEW QUESTIONS</w:t>
      </w:r>
    </w:p>
    <w:p w14:paraId="3CAC4325" w14:textId="77777777" w:rsidR="00141390" w:rsidRPr="00141390" w:rsidRDefault="00141390" w:rsidP="00141390">
      <w:pPr>
        <w:jc w:val="both"/>
      </w:pPr>
    </w:p>
    <w:p w14:paraId="67240718" w14:textId="3872527C" w:rsidR="00A77B07" w:rsidRDefault="00A77B07" w:rsidP="00A77B07">
      <w:pPr>
        <w:jc w:val="both"/>
      </w:pPr>
      <w:r>
        <w:t>RQ1)</w:t>
      </w:r>
      <w:r w:rsidR="00F10C66">
        <w:t xml:space="preserve"> Assessing</w:t>
      </w:r>
      <w:r>
        <w:t xml:space="preserve"> What are th</w:t>
      </w:r>
      <w:r w:rsidR="00DA79B5">
        <w:t xml:space="preserve">e challenges faced by HRM </w:t>
      </w:r>
      <w:r>
        <w:t xml:space="preserve"> in </w:t>
      </w:r>
      <w:r w:rsidR="00E758C8">
        <w:t xml:space="preserve">Project oriented </w:t>
      </w:r>
      <w:r w:rsidR="00DA79B5">
        <w:t>Software product development and</w:t>
      </w:r>
      <w:r w:rsidR="00E758C8">
        <w:t xml:space="preserve"> </w:t>
      </w:r>
      <w:r>
        <w:t>software</w:t>
      </w:r>
      <w:r w:rsidR="00DA79B5">
        <w:t xml:space="preserve"> services</w:t>
      </w:r>
      <w:r w:rsidR="003701A0">
        <w:t xml:space="preserve"> firms</w:t>
      </w:r>
      <w:r>
        <w:t>?</w:t>
      </w:r>
    </w:p>
    <w:p w14:paraId="6C311F93" w14:textId="77777777" w:rsidR="00252C27" w:rsidRDefault="00252C27" w:rsidP="00A77B07">
      <w:pPr>
        <w:jc w:val="both"/>
      </w:pPr>
    </w:p>
    <w:p w14:paraId="339544E9" w14:textId="7568B9DD" w:rsidR="00A77B07" w:rsidRDefault="00A77B07" w:rsidP="00A77B07">
      <w:pPr>
        <w:jc w:val="both"/>
      </w:pPr>
      <w:r>
        <w:t xml:space="preserve">Motivation: For proper managing of IT Professionals in organization which is managerial specific issue and is </w:t>
      </w:r>
      <w:r w:rsidR="008325FD">
        <w:t>essentially</w:t>
      </w:r>
      <w:r>
        <w:t xml:space="preserve"> manifested in HRM.</w:t>
      </w:r>
      <w:r>
        <w:fldChar w:fldCharType="begin"/>
      </w:r>
      <w:r>
        <w:instrText xml:space="preserve"> ADDIN ZOTERO_ITEM CSL_CITATION {"citationID":"2bistttl4e","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fldChar w:fldCharType="separate"/>
      </w:r>
      <w:r w:rsidRPr="003E7EC9">
        <w:t>[8]</w:t>
      </w:r>
      <w:r>
        <w:fldChar w:fldCharType="end"/>
      </w:r>
      <w:r w:rsidR="00585932">
        <w:t>The HRM</w:t>
      </w:r>
      <w:r>
        <w:t xml:space="preserve"> play a vital role in software industry unlike other sector of technology it is completely user centered design that help the software growth steady.</w:t>
      </w:r>
      <w:r>
        <w:fldChar w:fldCharType="begin"/>
      </w:r>
      <w:r>
        <w:instrText xml:space="preserve"> ADDIN ZOTERO_ITEM CSL_CITATION {"citationID":"2g8kfres5d","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fldChar w:fldCharType="separate"/>
      </w:r>
      <w:r w:rsidRPr="003E7EC9">
        <w:t>[2]</w:t>
      </w:r>
      <w:r>
        <w:fldChar w:fldCharType="end"/>
      </w:r>
      <w:r>
        <w:t xml:space="preserve"> So, the organization must be aware of the level </w:t>
      </w:r>
      <w:r w:rsidR="008325FD">
        <w:t>of importance</w:t>
      </w:r>
      <w:r>
        <w:t xml:space="preserve"> that is given in </w:t>
      </w:r>
      <w:r w:rsidR="008325FD">
        <w:t>HRM such</w:t>
      </w:r>
      <w:r>
        <w:t xml:space="preserve"> that if not given the desirable importance the company might fall into vulnerability flaws and which is disadvantage for any </w:t>
      </w:r>
      <w:r w:rsidR="008325FD">
        <w:t>it</w:t>
      </w:r>
      <w:r>
        <w:t xml:space="preserve"> industry which motivates the </w:t>
      </w:r>
      <w:r w:rsidR="008325FD">
        <w:t>research in</w:t>
      </w:r>
      <w:r>
        <w:t xml:space="preserve"> this study.</w:t>
      </w:r>
    </w:p>
    <w:p w14:paraId="008177E3" w14:textId="77777777" w:rsidR="00252C27" w:rsidRDefault="00252C27" w:rsidP="00A77B07">
      <w:pPr>
        <w:jc w:val="both"/>
      </w:pPr>
    </w:p>
    <w:p w14:paraId="01E0FFC2" w14:textId="51CC069E" w:rsidR="00A77B07" w:rsidRDefault="00A77B07" w:rsidP="00A77B07">
      <w:pPr>
        <w:jc w:val="both"/>
      </w:pPr>
      <w:r>
        <w:t>Explanation: we</w:t>
      </w:r>
      <w:r w:rsidR="00C81C62">
        <w:t xml:space="preserve"> found that commonly HRM</w:t>
      </w:r>
      <w:r>
        <w:t xml:space="preserve"> face many challenges primarily balancing work and personal life, manage changes, restructuring organization ,globalization , stress and conflict and also manage low </w:t>
      </w:r>
      <w:r w:rsidR="00794D3B">
        <w:t>attrition rate</w:t>
      </w:r>
      <w:r>
        <w:fldChar w:fldCharType="begin"/>
      </w:r>
      <w:r>
        <w:instrText xml:space="preserve"> ADDIN ZOTERO_ITEM CSL_CITATION {"citationID":"13t511keja","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fldChar w:fldCharType="separate"/>
      </w:r>
      <w:r w:rsidRPr="003E7EC9">
        <w:t>[5]</w:t>
      </w:r>
      <w:r>
        <w:fldChar w:fldCharType="end"/>
      </w:r>
      <w:r w:rsidR="00794D3B">
        <w:t>.</w:t>
      </w:r>
      <w:r>
        <w:t xml:space="preserve">We also emphasized  on how the company size is not important but the business goals that can be achieved by proper HRM. </w:t>
      </w:r>
    </w:p>
    <w:p w14:paraId="2FC0631C" w14:textId="77777777" w:rsidR="00A77B07" w:rsidRDefault="00A77B07" w:rsidP="00A77B07">
      <w:pPr>
        <w:jc w:val="both"/>
      </w:pPr>
    </w:p>
    <w:p w14:paraId="02A6FFE7" w14:textId="040AB9C7" w:rsidR="00A77B07" w:rsidRPr="00A77B07" w:rsidRDefault="00A77B07" w:rsidP="00A77B07">
      <w:pPr>
        <w:jc w:val="both"/>
      </w:pPr>
      <w:r>
        <w:t>RQ2</w:t>
      </w:r>
      <w:r w:rsidR="008325FD">
        <w:t>)</w:t>
      </w:r>
      <w:r w:rsidR="003F6160">
        <w:t xml:space="preserve"> Asses</w:t>
      </w:r>
      <w:r w:rsidR="00F10C66">
        <w:t>s</w:t>
      </w:r>
      <w:r w:rsidR="003F6160">
        <w:t>ing</w:t>
      </w:r>
      <w:r w:rsidR="00F10C66">
        <w:t xml:space="preserve"> t</w:t>
      </w:r>
      <w:r w:rsidR="008325FD" w:rsidRPr="00A77B07">
        <w:t>he</w:t>
      </w:r>
      <w:r w:rsidRPr="00A77B07">
        <w:t xml:space="preserve"> challenges </w:t>
      </w:r>
      <w:r w:rsidR="008325FD" w:rsidRPr="00A77B07">
        <w:t>faced due</w:t>
      </w:r>
      <w:r w:rsidR="004E26B7">
        <w:t xml:space="preserve"> to</w:t>
      </w:r>
      <w:r w:rsidR="00F10C66">
        <w:t xml:space="preserve"> handling of  cultural and </w:t>
      </w:r>
      <w:r w:rsidR="00456EDA">
        <w:t xml:space="preserve">behavioral </w:t>
      </w:r>
      <w:r w:rsidR="00F10C66">
        <w:t xml:space="preserve"> barriers </w:t>
      </w:r>
      <w:r>
        <w:t>that are to be handled by th</w:t>
      </w:r>
      <w:r w:rsidR="00963A63">
        <w:t>e HRM</w:t>
      </w:r>
      <w:r w:rsidR="008325FD" w:rsidRPr="00A77B07">
        <w:t>?</w:t>
      </w:r>
    </w:p>
    <w:p w14:paraId="445AA91C" w14:textId="77777777" w:rsidR="009D71BE" w:rsidRDefault="009D71BE" w:rsidP="00A77B07">
      <w:pPr>
        <w:jc w:val="both"/>
      </w:pPr>
    </w:p>
    <w:p w14:paraId="35FBD7CB" w14:textId="190D4AB5" w:rsidR="00C53DC2" w:rsidRPr="00DF7D5A" w:rsidRDefault="00E758C8" w:rsidP="00C53DC2">
      <w:pPr>
        <w:autoSpaceDE w:val="0"/>
        <w:autoSpaceDN w:val="0"/>
        <w:adjustRightInd w:val="0"/>
        <w:jc w:val="left"/>
        <w:rPr>
          <w:iCs/>
        </w:rPr>
      </w:pPr>
      <w:r>
        <w:t xml:space="preserve">Motivation: </w:t>
      </w:r>
      <w:r w:rsidR="005165BD">
        <w:t>(</w:t>
      </w:r>
      <w:r w:rsidR="00C53DC2">
        <w:t>“</w:t>
      </w:r>
      <w:r w:rsidR="00C53DC2" w:rsidRPr="00DF7D5A">
        <w:rPr>
          <w:iCs/>
        </w:rPr>
        <w:t>With today’s business environments no longer confined to national borders, much work is undertaken in global virtual teams. Such teams consist of members located in different countries that communicate via technology media to complete a project task. Much of the research in this area has been focused on the technological aspects of such environments; there is, however, a lack of research into the</w:t>
      </w:r>
    </w:p>
    <w:p w14:paraId="19924504" w14:textId="16199CF9" w:rsidR="00C53DC2" w:rsidRPr="00DF7D5A" w:rsidRDefault="00C53DC2" w:rsidP="00C53DC2">
      <w:pPr>
        <w:autoSpaceDE w:val="0"/>
        <w:autoSpaceDN w:val="0"/>
        <w:adjustRightInd w:val="0"/>
        <w:jc w:val="left"/>
        <w:rPr>
          <w:iCs/>
        </w:rPr>
      </w:pPr>
      <w:r w:rsidRPr="00DF7D5A">
        <w:rPr>
          <w:iCs/>
        </w:rPr>
        <w:lastRenderedPageBreak/>
        <w:t>behavioral aspects and the issue of cultural differences in particular. It has been acknowledged that when</w:t>
      </w:r>
    </w:p>
    <w:p w14:paraId="5BB3FA20" w14:textId="4F76BBBE" w:rsidR="00A77B07" w:rsidRPr="00A77B07" w:rsidRDefault="00C53DC2" w:rsidP="00C53DC2">
      <w:pPr>
        <w:jc w:val="left"/>
      </w:pPr>
      <w:r w:rsidRPr="00DF7D5A">
        <w:rPr>
          <w:iCs/>
        </w:rPr>
        <w:t>cultural diversity is neither recognized nor acted upon, significant challenges can arise for the team</w:t>
      </w:r>
      <w:r w:rsidRPr="00C53DC2">
        <w:t>”</w:t>
      </w:r>
      <w:r w:rsidR="005165BD">
        <w:t>)</w:t>
      </w:r>
      <w:r>
        <w:fldChar w:fldCharType="begin"/>
      </w:r>
      <w:r>
        <w:instrText xml:space="preserve"> ADDIN ZOTERO_ITEM CSL_CITATION {"citationID":"bpn92tclq","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fldChar w:fldCharType="separate"/>
      </w:r>
      <w:r w:rsidRPr="00C53DC2">
        <w:t>[6]</w:t>
      </w:r>
      <w:r>
        <w:fldChar w:fldCharType="end"/>
      </w:r>
      <w:r w:rsidR="009128E5">
        <w:t>.The text is taken from journal that helped us to narrow that there is a significance concern to look into as</w:t>
      </w:r>
      <w:r w:rsidRPr="00C53DC2">
        <w:t xml:space="preserve"> </w:t>
      </w:r>
      <w:r w:rsidR="009128E5">
        <w:t>t</w:t>
      </w:r>
      <w:r w:rsidR="00E758C8">
        <w:t>he T</w:t>
      </w:r>
      <w:r w:rsidR="00C50134">
        <w:t xml:space="preserve">eam members </w:t>
      </w:r>
      <w:r w:rsidR="00A77B07" w:rsidRPr="00A77B07">
        <w:t>certainly with respect to culture affects are e</w:t>
      </w:r>
      <w:r w:rsidR="00794D3B">
        <w:t>ffected in one way or the other</w:t>
      </w:r>
      <w:r w:rsidR="00A77B07" w:rsidRPr="00A77B07">
        <w:fldChar w:fldCharType="begin"/>
      </w:r>
      <w:r w:rsidR="00A77B07" w:rsidRPr="00A77B07">
        <w:instrText xml:space="preserve"> ADDIN ZOTERO_ITEM CSL_CITATION {"citationID":"1vj18fg47e","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A77B07" w:rsidRPr="00A77B07">
        <w:fldChar w:fldCharType="separate"/>
      </w:r>
      <w:r w:rsidR="00A77B07" w:rsidRPr="00A77B07">
        <w:t>[6]</w:t>
      </w:r>
      <w:r w:rsidR="00A77B07" w:rsidRPr="00A77B07">
        <w:fldChar w:fldCharType="end"/>
      </w:r>
      <w:r w:rsidR="00794D3B">
        <w:t>.</w:t>
      </w:r>
      <w:r w:rsidR="00A77B07" w:rsidRPr="00A77B07">
        <w:t xml:space="preserve"> </w:t>
      </w:r>
      <w:r w:rsidR="008325FD" w:rsidRPr="00A77B07">
        <w:t>With</w:t>
      </w:r>
      <w:r w:rsidR="00A77B07" w:rsidRPr="00A77B07">
        <w:t xml:space="preserve"> respect to project progress and also shared understanding </w:t>
      </w:r>
      <w:r w:rsidR="008325FD" w:rsidRPr="00A77B07">
        <w:t>of how</w:t>
      </w:r>
      <w:r w:rsidR="00A77B07" w:rsidRPr="00A77B07">
        <w:t xml:space="preserve"> different cultures have </w:t>
      </w:r>
      <w:r w:rsidR="008325FD" w:rsidRPr="00A77B07">
        <w:t>different problem</w:t>
      </w:r>
      <w:r w:rsidR="00A77B07" w:rsidRPr="00A77B07">
        <w:t xml:space="preserve"> solving abilities and analytical skills that help </w:t>
      </w:r>
      <w:r w:rsidR="008325FD" w:rsidRPr="00A77B07">
        <w:t>in understanding</w:t>
      </w:r>
      <w:r w:rsidR="00A77B07" w:rsidRPr="00A77B07">
        <w:t xml:space="preserve"> system requirements.</w:t>
      </w:r>
    </w:p>
    <w:p w14:paraId="228F7E79" w14:textId="77777777" w:rsidR="00252C27" w:rsidRDefault="00252C27" w:rsidP="00A77B07">
      <w:pPr>
        <w:jc w:val="both"/>
      </w:pPr>
    </w:p>
    <w:p w14:paraId="75F3BCC6" w14:textId="66562D88" w:rsidR="00A77B07" w:rsidRDefault="008325FD" w:rsidP="00A77B07">
      <w:pPr>
        <w:jc w:val="both"/>
      </w:pPr>
      <w:r w:rsidRPr="00A77B07">
        <w:t>Explanation: We</w:t>
      </w:r>
      <w:r w:rsidR="00A77B07" w:rsidRPr="00A77B07">
        <w:t xml:space="preserve"> reviewed the usual challenges that are </w:t>
      </w:r>
      <w:r w:rsidRPr="00A77B07">
        <w:t>faced based</w:t>
      </w:r>
      <w:r w:rsidR="00A77B07" w:rsidRPr="00A77B07">
        <w:t xml:space="preserve"> on poor communication, inconsistency and ambiguity. We also reviewed how does culture effect the organizational team work structure due to poor leadership </w:t>
      </w:r>
      <w:r w:rsidR="00A77B07" w:rsidRPr="00A77B07">
        <w:fldChar w:fldCharType="begin"/>
      </w:r>
      <w:r w:rsidR="00A77B07" w:rsidRPr="00A77B07">
        <w:instrText xml:space="preserve"> ADDIN ZOTERO_ITEM CSL_CITATION {"citationID":"2enrimue3f","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A77B07" w:rsidRPr="00A77B07">
        <w:fldChar w:fldCharType="separate"/>
      </w:r>
      <w:r w:rsidR="00A77B07" w:rsidRPr="00A77B07">
        <w:t>[6]</w:t>
      </w:r>
      <w:r w:rsidR="00A77B07" w:rsidRPr="00A77B07">
        <w:fldChar w:fldCharType="end"/>
      </w:r>
      <w:r w:rsidR="004141C9" w:rsidRPr="004141C9">
        <w:rPr>
          <w:iCs/>
        </w:rPr>
        <w:t xml:space="preserve"> </w:t>
      </w:r>
      <w:r w:rsidR="004141C9">
        <w:rPr>
          <w:iCs/>
        </w:rPr>
        <w:t>cultural affect on team employees while they are coordination work across geographical boundaries, knowledge management, lack of training for employees, lack of building team cohesiveness and poor professional skills</w:t>
      </w:r>
      <w:r w:rsidR="00A77B07" w:rsidRPr="00A77B07">
        <w:t xml:space="preserve"> so it is better to create a list of examples to explain the list which makes team members </w:t>
      </w:r>
      <w:r w:rsidRPr="00A77B07">
        <w:t>comfortable</w:t>
      </w:r>
      <w:r w:rsidR="00A77B07" w:rsidRPr="00A77B07">
        <w:t xml:space="preserve"> are also </w:t>
      </w:r>
      <w:r w:rsidRPr="00A77B07">
        <w:t>reviewed</w:t>
      </w:r>
      <w:r w:rsidR="00A77B07" w:rsidRPr="00A77B07">
        <w:t xml:space="preserve"> by us and presented.</w:t>
      </w:r>
    </w:p>
    <w:p w14:paraId="229DE973" w14:textId="77777777" w:rsidR="00A77B07" w:rsidRDefault="00A77B07" w:rsidP="00A77B07">
      <w:pPr>
        <w:jc w:val="both"/>
      </w:pPr>
    </w:p>
    <w:p w14:paraId="1F119B73" w14:textId="58FB8974" w:rsidR="00A77B07" w:rsidRDefault="00851A9D" w:rsidP="00A77B07">
      <w:pPr>
        <w:jc w:val="both"/>
      </w:pPr>
      <w:r>
        <w:t xml:space="preserve">RQ3) Identifying </w:t>
      </w:r>
      <w:r w:rsidR="00A77B07">
        <w:t xml:space="preserve">the challenges faced by software </w:t>
      </w:r>
      <w:r w:rsidR="008325FD">
        <w:t>industry and</w:t>
      </w:r>
      <w:r w:rsidR="00574BEE">
        <w:t xml:space="preserve"> also HRM</w:t>
      </w:r>
      <w:r w:rsidR="00A77B07">
        <w:t xml:space="preserve"> when employee voluntary turnover and also in wor</w:t>
      </w:r>
      <w:r w:rsidR="00D83A1E">
        <w:t>k distribution strategy failure</w:t>
      </w:r>
      <w:r w:rsidR="00A77B07">
        <w:t>?</w:t>
      </w:r>
    </w:p>
    <w:p w14:paraId="018546E0" w14:textId="77777777" w:rsidR="00252C27" w:rsidRDefault="00252C27" w:rsidP="00A77B07">
      <w:pPr>
        <w:jc w:val="both"/>
      </w:pPr>
    </w:p>
    <w:p w14:paraId="70FCA669" w14:textId="4E97EE5C" w:rsidR="00A77B07" w:rsidRDefault="008325FD" w:rsidP="00A77B07">
      <w:pPr>
        <w:jc w:val="both"/>
      </w:pPr>
      <w:r>
        <w:t>Motivation: By</w:t>
      </w:r>
      <w:r w:rsidR="00A77B07">
        <w:t xml:space="preserve"> investigating in the area of employee voluntary turnover it is understandable that when a long term employee leave the organization he takes along some vital information which is irreplaceable </w:t>
      </w:r>
      <w:r w:rsidR="00A77B07">
        <w:fldChar w:fldCharType="begin"/>
      </w:r>
      <w:r w:rsidR="00A77B07">
        <w:instrText xml:space="preserve"> ADDIN ZOTERO_ITEM CSL_CITATION {"citationID":"spd25lghp","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A77B07">
        <w:fldChar w:fldCharType="separate"/>
      </w:r>
      <w:r w:rsidR="00A77B07" w:rsidRPr="000E45DC">
        <w:t>[4]</w:t>
      </w:r>
      <w:r w:rsidR="00A77B07">
        <w:fldChar w:fldCharType="end"/>
      </w:r>
      <w:r w:rsidR="00A77B07">
        <w:fldChar w:fldCharType="begin"/>
      </w:r>
      <w:r w:rsidR="00A77B07">
        <w:instrText xml:space="preserve"> ADDIN ZOTERO_ITEM CSL_CITATION {"citationID":"snojmhtk","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A77B07">
        <w:fldChar w:fldCharType="separate"/>
      </w:r>
      <w:r w:rsidR="00A77B07" w:rsidRPr="000E45DC">
        <w:t>[2]</w:t>
      </w:r>
      <w:r w:rsidR="00A77B07">
        <w:fldChar w:fldCharType="end"/>
      </w:r>
      <w:r w:rsidR="00A77B07">
        <w:t xml:space="preserve">and also difficult task to manage different </w:t>
      </w:r>
      <w:r>
        <w:t>generations</w:t>
      </w:r>
      <w:r w:rsidR="00A77B07">
        <w:t xml:space="preserve"> at work. Absolute choice should be made In work distribution criteria between the team members so that it uniformly  improvise the quality of work life ,p</w:t>
      </w:r>
      <w:r w:rsidR="00D83A1E">
        <w:t xml:space="preserve">articipation ,performance </w:t>
      </w:r>
      <w:r w:rsidR="000673A2">
        <w:t>upraise</w:t>
      </w:r>
      <w:r w:rsidR="00A77B07">
        <w:t xml:space="preserve"> </w:t>
      </w:r>
      <w:r w:rsidR="00A77B07">
        <w:fldChar w:fldCharType="begin"/>
      </w:r>
      <w:r w:rsidR="00A77B07">
        <w:instrText xml:space="preserve"> ADDIN ZOTERO_ITEM CSL_CITATION {"citationID":"2d0cb7d355","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00A77B07">
        <w:fldChar w:fldCharType="separate"/>
      </w:r>
      <w:r w:rsidR="00A77B07" w:rsidRPr="006864EE">
        <w:t>[1]</w:t>
      </w:r>
      <w:r w:rsidR="00A77B07">
        <w:fldChar w:fldCharType="end"/>
      </w:r>
      <w:r w:rsidR="00794D3B">
        <w:t>.</w:t>
      </w:r>
    </w:p>
    <w:p w14:paraId="2788FC57" w14:textId="77777777" w:rsidR="00252C27" w:rsidRDefault="00252C27" w:rsidP="00A77B07">
      <w:pPr>
        <w:jc w:val="both"/>
      </w:pPr>
    </w:p>
    <w:p w14:paraId="4D454DBA" w14:textId="59FFE9FF" w:rsidR="00A77B07" w:rsidRDefault="00A77B07" w:rsidP="00A77B07">
      <w:pPr>
        <w:jc w:val="both"/>
      </w:pPr>
      <w:r>
        <w:t xml:space="preserve">Explanation: We reviewed that The voluntary employee turnover leads to </w:t>
      </w:r>
      <w:r w:rsidR="008325FD">
        <w:t>labor</w:t>
      </w:r>
      <w:r>
        <w:t xml:space="preserve"> shortage</w:t>
      </w:r>
      <w:r>
        <w:fldChar w:fldCharType="begin"/>
      </w:r>
      <w:r>
        <w:instrText xml:space="preserve"> ADDIN ZOTERO_ITEM CSL_CITATION {"citationID":"1t3jppot5t","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fldChar w:fldCharType="separate"/>
      </w:r>
      <w:r w:rsidRPr="006864EE">
        <w:t>[7]</w:t>
      </w:r>
      <w:r>
        <w:fldChar w:fldCharType="end"/>
      </w:r>
      <w:r>
        <w:t xml:space="preserve"> in particular area is </w:t>
      </w:r>
      <w:r w:rsidR="0035277C">
        <w:t>due to disrupts between HRM</w:t>
      </w:r>
      <w:r>
        <w:t xml:space="preserve"> and employee which can be resolved by using open two way communication between employee and the senior management. The work distribution</w:t>
      </w:r>
      <w:r>
        <w:fldChar w:fldCharType="begin"/>
      </w:r>
      <w:r>
        <w:instrText xml:space="preserve"> ADDIN ZOTERO_ITEM CSL_CITATION {"citationID":"js5pvm4b7","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fldChar w:fldCharType="separate"/>
      </w:r>
      <w:r w:rsidRPr="000E45DC">
        <w:t>[9]</w:t>
      </w:r>
      <w:r>
        <w:fldChar w:fldCharType="end"/>
      </w:r>
      <w:r>
        <w:t xml:space="preserve"> should be made based on the employee capabilities sand listen to the valued employees new technological ideas instead of risking in considerable cost investment in a competitive business environment which eff</w:t>
      </w:r>
      <w:r w:rsidR="00794D3B">
        <w:t>ect the long run of the company</w:t>
      </w:r>
      <w:r>
        <w:fldChar w:fldCharType="begin"/>
      </w:r>
      <w:r>
        <w:instrText xml:space="preserve"> ADDIN ZOTERO_ITEM CSL_CITATION {"citationID":"1t23l5qudk","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66641D">
        <w:t>[4]</w:t>
      </w:r>
      <w:r>
        <w:fldChar w:fldCharType="end"/>
      </w:r>
      <w:r w:rsidR="00794D3B">
        <w:t>.</w:t>
      </w:r>
      <w:r>
        <w:t xml:space="preserve"> </w:t>
      </w:r>
    </w:p>
    <w:p w14:paraId="4CE81495" w14:textId="3798AB1F" w:rsidR="005C0561" w:rsidRDefault="005C0561" w:rsidP="00141390">
      <w:pPr>
        <w:jc w:val="both"/>
      </w:pPr>
    </w:p>
    <w:p w14:paraId="56637497" w14:textId="3D1CEE36" w:rsidR="005C0561" w:rsidRDefault="00141390" w:rsidP="00141390">
      <w:pPr>
        <w:pStyle w:val="Heading1"/>
        <w:numPr>
          <w:ilvl w:val="0"/>
          <w:numId w:val="27"/>
        </w:numPr>
      </w:pPr>
      <w:r>
        <w:t>REVIEW METHODOLOGY</w:t>
      </w:r>
    </w:p>
    <w:p w14:paraId="407CA7B0" w14:textId="1DE13786" w:rsidR="00A77B07" w:rsidRPr="00A77B07" w:rsidRDefault="00A77B07" w:rsidP="005C0561">
      <w:pPr>
        <w:ind w:firstLine="720"/>
        <w:jc w:val="both"/>
      </w:pPr>
      <w:r w:rsidRPr="00A77B07">
        <w:t xml:space="preserve">The following research protocol had been used. It defines the pilot study, at sources and the search strategy and the approach to the search selection. </w:t>
      </w:r>
      <w:r w:rsidR="008325FD" w:rsidRPr="00A77B07">
        <w:t>Study</w:t>
      </w:r>
      <w:r w:rsidRPr="00A77B07">
        <w:t xml:space="preserve"> quality </w:t>
      </w:r>
      <w:r w:rsidR="008325FD" w:rsidRPr="00A77B07">
        <w:t>assessment, data</w:t>
      </w:r>
      <w:r w:rsidRPr="00A77B07">
        <w:t xml:space="preserve"> extraction and data synthesis.</w:t>
      </w:r>
    </w:p>
    <w:p w14:paraId="0939D4D2" w14:textId="77777777" w:rsidR="005C0561" w:rsidRDefault="005C0561" w:rsidP="00A77B07">
      <w:pPr>
        <w:jc w:val="both"/>
      </w:pPr>
    </w:p>
    <w:p w14:paraId="2D9DBA4A" w14:textId="77777777" w:rsidR="00212195" w:rsidRDefault="00A77B07" w:rsidP="00212195">
      <w:pPr>
        <w:jc w:val="both"/>
      </w:pPr>
      <w:r w:rsidRPr="00A77B07">
        <w:t xml:space="preserve">Pilot study: </w:t>
      </w:r>
    </w:p>
    <w:p w14:paraId="0AA63384" w14:textId="1351AA8C" w:rsidR="00A77B07" w:rsidRPr="00A77B07" w:rsidRDefault="00141390" w:rsidP="00212195">
      <w:pPr>
        <w:ind w:firstLine="360"/>
        <w:jc w:val="both"/>
      </w:pPr>
      <w:r>
        <w:t>W</w:t>
      </w:r>
      <w:r w:rsidR="00A77B07" w:rsidRPr="00A77B07">
        <w:t>e developed our research protocol based on three differe</w:t>
      </w:r>
      <w:r>
        <w:t>nt pilot studies which helped u</w:t>
      </w:r>
      <w:r w:rsidR="00A77B07" w:rsidRPr="00A77B07">
        <w:t>s in,</w:t>
      </w:r>
    </w:p>
    <w:p w14:paraId="2512FD69" w14:textId="7444EAE2" w:rsidR="00A77B07" w:rsidRPr="00A77B07" w:rsidRDefault="008325FD" w:rsidP="00A77B07">
      <w:pPr>
        <w:numPr>
          <w:ilvl w:val="0"/>
          <w:numId w:val="13"/>
        </w:numPr>
        <w:jc w:val="both"/>
      </w:pPr>
      <w:r w:rsidRPr="00A77B07">
        <w:t>Review</w:t>
      </w:r>
      <w:r w:rsidR="00A77B07" w:rsidRPr="00A77B07">
        <w:t xml:space="preserve"> and refine and rephrase or research question.</w:t>
      </w:r>
    </w:p>
    <w:p w14:paraId="6490704C" w14:textId="208D228D" w:rsidR="00A77B07" w:rsidRPr="00A77B07" w:rsidRDefault="00A77B07" w:rsidP="00A77B07">
      <w:pPr>
        <w:numPr>
          <w:ilvl w:val="0"/>
          <w:numId w:val="13"/>
        </w:numPr>
        <w:jc w:val="both"/>
      </w:pPr>
      <w:r w:rsidRPr="00A77B07">
        <w:lastRenderedPageBreak/>
        <w:t xml:space="preserve"> Increase the search terms to help obtain more </w:t>
      </w:r>
      <w:r w:rsidR="008325FD" w:rsidRPr="00A77B07">
        <w:t>relevant</w:t>
      </w:r>
      <w:r w:rsidRPr="00A77B07">
        <w:t xml:space="preserve"> articles for the primary studies.</w:t>
      </w:r>
    </w:p>
    <w:p w14:paraId="1430F492" w14:textId="2F4D34F7" w:rsidR="00A77B07" w:rsidRPr="00A77B07" w:rsidRDefault="008325FD" w:rsidP="00A77B07">
      <w:pPr>
        <w:numPr>
          <w:ilvl w:val="0"/>
          <w:numId w:val="13"/>
        </w:numPr>
        <w:jc w:val="both"/>
      </w:pPr>
      <w:r w:rsidRPr="00A77B07">
        <w:t>Confine</w:t>
      </w:r>
      <w:r w:rsidR="00A77B07" w:rsidRPr="00A77B07">
        <w:t xml:space="preserve"> the review to specific research scope topic.</w:t>
      </w:r>
    </w:p>
    <w:p w14:paraId="35233A2A" w14:textId="77777777" w:rsidR="00A77B07" w:rsidRDefault="00A77B07" w:rsidP="00A77B07">
      <w:pPr>
        <w:jc w:val="both"/>
      </w:pPr>
    </w:p>
    <w:p w14:paraId="237B2EC8" w14:textId="77777777" w:rsidR="00A77B07" w:rsidRDefault="00A77B07" w:rsidP="00212195">
      <w:pPr>
        <w:jc w:val="both"/>
      </w:pPr>
      <w:r>
        <w:t>Refining the research question and research string:</w:t>
      </w:r>
    </w:p>
    <w:p w14:paraId="47BE7A1C" w14:textId="74FF4CB4" w:rsidR="00A77B07" w:rsidRDefault="00A77B07" w:rsidP="00212195">
      <w:pPr>
        <w:ind w:firstLine="720"/>
        <w:jc w:val="both"/>
      </w:pPr>
      <w:r>
        <w:t xml:space="preserve">The research question we formulated contain the following </w:t>
      </w:r>
      <w:r w:rsidR="008325FD">
        <w:t>keywords:</w:t>
      </w:r>
    </w:p>
    <w:p w14:paraId="715F5AA3" w14:textId="22446F83" w:rsidR="00A77B07" w:rsidRDefault="00A77B07" w:rsidP="00A77B07">
      <w:pPr>
        <w:jc w:val="both"/>
      </w:pPr>
      <w:r>
        <w:t xml:space="preserve">IN IEEE: challenges, Human </w:t>
      </w:r>
      <w:r w:rsidR="008325FD">
        <w:t>resource</w:t>
      </w:r>
      <w:r>
        <w:t xml:space="preserve"> </w:t>
      </w:r>
      <w:r w:rsidR="008325FD">
        <w:t>management, software</w:t>
      </w:r>
      <w:r>
        <w:t xml:space="preserve"> industry.</w:t>
      </w:r>
    </w:p>
    <w:p w14:paraId="72251094" w14:textId="0C2AB9BC" w:rsidR="00A77B07" w:rsidRDefault="008325FD" w:rsidP="00A77B07">
      <w:pPr>
        <w:jc w:val="both"/>
      </w:pPr>
      <w:r>
        <w:t>The</w:t>
      </w:r>
      <w:r w:rsidR="00A77B07">
        <w:t xml:space="preserve"> research </w:t>
      </w:r>
      <w:r>
        <w:t>question that</w:t>
      </w:r>
      <w:r w:rsidR="00A77B07">
        <w:t xml:space="preserve"> we used for primary stud</w:t>
      </w:r>
      <w:r>
        <w:t xml:space="preserve">y is </w:t>
      </w:r>
      <w:r w:rsidR="00794D3B">
        <w:t>“</w:t>
      </w:r>
      <w:r>
        <w:t>(challenges of Human Resourc</w:t>
      </w:r>
      <w:r w:rsidR="00A77B07">
        <w:t>e management in Software Industry)</w:t>
      </w:r>
      <w:r w:rsidR="00794D3B">
        <w:t>”</w:t>
      </w:r>
    </w:p>
    <w:p w14:paraId="139D4857" w14:textId="13ECEED3" w:rsidR="00813063" w:rsidRDefault="008325FD" w:rsidP="00A77B07">
      <w:pPr>
        <w:jc w:val="both"/>
      </w:pPr>
      <w:r>
        <w:t>In INSPEC: A</w:t>
      </w:r>
      <w:r w:rsidR="00A77B07">
        <w:t xml:space="preserve"> research question is constructed based on the keyword s that were used</w:t>
      </w:r>
      <w:r>
        <w:t xml:space="preserve"> in formulation. </w:t>
      </w:r>
    </w:p>
    <w:p w14:paraId="2AE9A6AF" w14:textId="2DF7BDB3" w:rsidR="0057110F" w:rsidRDefault="008325FD" w:rsidP="00A77B07">
      <w:pPr>
        <w:jc w:val="both"/>
      </w:pPr>
      <w:r>
        <w:t>((human resourc</w:t>
      </w:r>
      <w:r w:rsidR="00A77B07">
        <w:t>e management)WIN ALL)OR((it team wo</w:t>
      </w:r>
      <w:r w:rsidR="00A82BBD">
        <w:t>rk) WIN ALL))OR((challenges OR l</w:t>
      </w:r>
      <w:r w:rsidR="00A77B07">
        <w:t xml:space="preserve">imit OR drawback* OR effects) in product </w:t>
      </w:r>
      <w:r w:rsidR="005165BD">
        <w:t xml:space="preserve">and service </w:t>
      </w:r>
      <w:r w:rsidR="00A77B07">
        <w:t>development)WIN ALL) ).</w:t>
      </w:r>
    </w:p>
    <w:p w14:paraId="76C323FB" w14:textId="77777777" w:rsidR="00794D3B" w:rsidRDefault="00794D3B" w:rsidP="00A77B07">
      <w:pPr>
        <w:jc w:val="both"/>
      </w:pPr>
    </w:p>
    <w:p w14:paraId="1A8E307C" w14:textId="599934C5" w:rsidR="00A77B07" w:rsidRDefault="00A77B07" w:rsidP="00A77B07">
      <w:pPr>
        <w:jc w:val="both"/>
      </w:pPr>
      <w:r>
        <w:t xml:space="preserve">We used the </w:t>
      </w:r>
      <w:r w:rsidR="008325FD">
        <w:t>Boolean</w:t>
      </w:r>
      <w:r>
        <w:t xml:space="preserve"> o</w:t>
      </w:r>
      <w:r w:rsidR="008325FD">
        <w:t>perators for</w:t>
      </w:r>
      <w:r>
        <w:t xml:space="preserve"> our search </w:t>
      </w:r>
      <w:r w:rsidR="008325FD">
        <w:t>we use</w:t>
      </w:r>
      <w:r>
        <w:t xml:space="preserve"> the above set of key words for refinement in the research question.</w:t>
      </w:r>
    </w:p>
    <w:p w14:paraId="5BE6B24D" w14:textId="77777777" w:rsidR="00A77B07" w:rsidRDefault="00A77B07" w:rsidP="00A77B07">
      <w:pPr>
        <w:jc w:val="both"/>
      </w:pPr>
    </w:p>
    <w:p w14:paraId="3C532916" w14:textId="77777777" w:rsidR="00A77B07" w:rsidRPr="00A77B07" w:rsidRDefault="00A77B07" w:rsidP="00212195">
      <w:pPr>
        <w:jc w:val="both"/>
      </w:pPr>
      <w:r w:rsidRPr="00A77B07">
        <w:t>Search strategy:</w:t>
      </w:r>
    </w:p>
    <w:p w14:paraId="5D5C0729" w14:textId="77777777" w:rsidR="00A77B07" w:rsidRPr="00A77B07" w:rsidRDefault="00A77B07" w:rsidP="00A77B07">
      <w:pPr>
        <w:ind w:firstLine="720"/>
        <w:jc w:val="both"/>
      </w:pPr>
      <w:r w:rsidRPr="00A77B07">
        <w:t>Initial search for primary studies was carried out in IEEE In which based on the search string we found ten results out of which only 6 are related to the literature review we want to do.</w:t>
      </w:r>
    </w:p>
    <w:p w14:paraId="2E8B8564" w14:textId="542E3354" w:rsidR="00A77B07" w:rsidRDefault="00A77B07" w:rsidP="00A77B07">
      <w:pPr>
        <w:jc w:val="both"/>
      </w:pPr>
      <w:r w:rsidRPr="00A77B07">
        <w:t xml:space="preserve">Later the search is conducted in INSPEC and out of 13 papers we took 4 papers that </w:t>
      </w:r>
      <w:r w:rsidR="008325FD" w:rsidRPr="00A77B07">
        <w:t>we very</w:t>
      </w:r>
      <w:r w:rsidRPr="00A77B07">
        <w:t xml:space="preserve"> much related to the review </w:t>
      </w:r>
      <w:r w:rsidR="008325FD" w:rsidRPr="00A77B07">
        <w:t>topic. Even</w:t>
      </w:r>
      <w:r w:rsidRPr="00A77B07">
        <w:t xml:space="preserve"> a book “”is also used for our literature review.</w:t>
      </w:r>
    </w:p>
    <w:p w14:paraId="39890A78" w14:textId="77777777" w:rsidR="00A77B07" w:rsidRPr="00A77B07" w:rsidRDefault="00A77B07" w:rsidP="00A77B07">
      <w:pPr>
        <w:jc w:val="both"/>
      </w:pPr>
    </w:p>
    <w:p w14:paraId="21FB9E19" w14:textId="77777777" w:rsidR="00A15762" w:rsidRDefault="00A15762" w:rsidP="00A77B07">
      <w:pPr>
        <w:jc w:val="both"/>
        <w:rPr>
          <w:rFonts w:ascii="Times New Roman Bold" w:hAnsi="Times New Roman Bold" w:cs="Times New Roman Bold"/>
          <w:b/>
          <w:bCs/>
          <w:color w:val="4D4D4D"/>
        </w:rPr>
      </w:pPr>
    </w:p>
    <w:p w14:paraId="59637FD3" w14:textId="1F0C74EE" w:rsidR="00A77B07" w:rsidRPr="00A77B07" w:rsidRDefault="00745AD0" w:rsidP="00A77B07">
      <w:pPr>
        <w:jc w:val="both"/>
        <w:rPr>
          <w:rFonts w:ascii="Times New Roman Bold" w:hAnsi="Times New Roman Bold" w:cs="Times New Roman Bold"/>
          <w:b/>
          <w:bCs/>
          <w:color w:val="4D4D4D"/>
        </w:rPr>
      </w:pPr>
      <w:r>
        <w:rPr>
          <w:noProof/>
          <w:highlight w:val="darkRed"/>
        </w:rPr>
        <mc:AlternateContent>
          <mc:Choice Requires="wps">
            <w:drawing>
              <wp:anchor distT="0" distB="0" distL="114300" distR="114300" simplePos="0" relativeHeight="251631104" behindDoc="0" locked="0" layoutInCell="1" allowOverlap="1" wp14:anchorId="6C47F1BE" wp14:editId="266C2D24">
                <wp:simplePos x="0" y="0"/>
                <wp:positionH relativeFrom="column">
                  <wp:posOffset>2540</wp:posOffset>
                </wp:positionH>
                <wp:positionV relativeFrom="paragraph">
                  <wp:posOffset>104775</wp:posOffset>
                </wp:positionV>
                <wp:extent cx="1341120" cy="382270"/>
                <wp:effectExtent l="11430" t="6350" r="9525" b="11430"/>
                <wp:wrapNone/>
                <wp:docPr id="55"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1120" cy="382270"/>
                        </a:xfrm>
                        <a:prstGeom prst="rect">
                          <a:avLst/>
                        </a:prstGeom>
                        <a:solidFill>
                          <a:srgbClr val="FFFFFF"/>
                        </a:solidFill>
                        <a:ln w="9525">
                          <a:solidFill>
                            <a:srgbClr val="000000"/>
                          </a:solidFill>
                          <a:miter lim="800000"/>
                          <a:headEnd/>
                          <a:tailEnd/>
                        </a:ln>
                      </wps:spPr>
                      <wps:txbx>
                        <w:txbxContent>
                          <w:p w14:paraId="7FF43AB6" w14:textId="77777777" w:rsidR="0098320D" w:rsidRDefault="0098320D" w:rsidP="00A77B07">
                            <w:r>
                              <w:t>AREA OF RESEARC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47F1BE" id="Rectangle 23" o:spid="_x0000_s1026" style="position:absolute;left:0;text-align:left;margin-left:.2pt;margin-top:8.25pt;width:105.6pt;height:30.1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">
                <v:textbox>
                  <w:txbxContent>
                    <w:p w14:paraId="7FF43AB6" w14:textId="77777777" w:rsidR="0098320D" w:rsidRDefault="0098320D" w:rsidP="00A77B07">
                      <w:r>
                        <w:t>AREA OF RESEARCH</w:t>
                      </w:r>
                    </w:p>
                  </w:txbxContent>
                </v:textbox>
              </v:rect>
            </w:pict>
          </mc:Fallback>
        </mc:AlternateContent>
      </w:r>
      <w:r>
        <w:rPr>
          <w:noProof/>
          <w:highlight w:val="darkRed"/>
        </w:rPr>
        <mc:AlternateContent>
          <mc:Choice Requires="wps">
            <w:drawing>
              <wp:anchor distT="0" distB="0" distL="114300" distR="114300" simplePos="0" relativeHeight="251632128" behindDoc="0" locked="0" layoutInCell="1" allowOverlap="1" wp14:anchorId="1F11F991" wp14:editId="4392F8E7">
                <wp:simplePos x="0" y="0"/>
                <wp:positionH relativeFrom="column">
                  <wp:posOffset>1696085</wp:posOffset>
                </wp:positionH>
                <wp:positionV relativeFrom="paragraph">
                  <wp:posOffset>80645</wp:posOffset>
                </wp:positionV>
                <wp:extent cx="1323975" cy="390525"/>
                <wp:effectExtent l="9525" t="10795" r="9525" b="8255"/>
                <wp:wrapNone/>
                <wp:docPr id="5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390525"/>
                        </a:xfrm>
                        <a:prstGeom prst="rect">
                          <a:avLst/>
                        </a:prstGeom>
                        <a:solidFill>
                          <a:srgbClr val="FFFFFF"/>
                        </a:solidFill>
                        <a:ln w="9525">
                          <a:solidFill>
                            <a:srgbClr val="000000"/>
                          </a:solidFill>
                          <a:miter lim="800000"/>
                          <a:headEnd/>
                          <a:tailEnd/>
                        </a:ln>
                      </wps:spPr>
                      <wps:txbx>
                        <w:txbxContent>
                          <w:p w14:paraId="7B67D980" w14:textId="77777777" w:rsidR="0098320D" w:rsidRDefault="0098320D" w:rsidP="00A77B07">
                            <w:r>
                              <w:t>RESEARCH QUES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11F991" id="Rectangle 24" o:spid="_x0000_s1027" style="position:absolute;left:0;text-align:left;margin-left:133.55pt;margin-top:6.35pt;width:104.25pt;height:30.75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">
                <v:textbox>
                  <w:txbxContent>
                    <w:p w14:paraId="7B67D980" w14:textId="77777777" w:rsidR="0098320D" w:rsidRDefault="0098320D" w:rsidP="00A77B07">
                      <w:r>
                        <w:t>RESEARCH QUESTION</w:t>
                      </w:r>
                    </w:p>
                  </w:txbxContent>
                </v:textbox>
              </v:rect>
            </w:pict>
          </mc:Fallback>
        </mc:AlternateContent>
      </w:r>
    </w:p>
    <w:p w14:paraId="592BA083" w14:textId="24BA0D24" w:rsidR="00A77B07" w:rsidRPr="00A77B07" w:rsidRDefault="00745AD0" w:rsidP="00A77B07">
      <w:pPr>
        <w:jc w:val="both"/>
        <w:rPr>
          <w:color w:val="4D4D4D"/>
        </w:rPr>
      </w:pPr>
      <w:r>
        <w:rPr>
          <w:noProof/>
          <w:color w:val="4D4D4D"/>
        </w:rPr>
        <mc:AlternateContent>
          <mc:Choice Requires="wps">
            <w:drawing>
              <wp:anchor distT="0" distB="0" distL="114300" distR="114300" simplePos="0" relativeHeight="251645440" behindDoc="0" locked="0" layoutInCell="1" allowOverlap="1" wp14:anchorId="0F9FE6C0" wp14:editId="779EDE10">
                <wp:simplePos x="0" y="0"/>
                <wp:positionH relativeFrom="column">
                  <wp:posOffset>1354455</wp:posOffset>
                </wp:positionH>
                <wp:positionV relativeFrom="paragraph">
                  <wp:posOffset>130175</wp:posOffset>
                </wp:positionV>
                <wp:extent cx="356870" cy="0"/>
                <wp:effectExtent l="10795" t="53340" r="22860" b="60960"/>
                <wp:wrapNone/>
                <wp:docPr id="53"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56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B9D1B3" id="_x0000_t32" coordsize="21600,21600" o:spt="32" o:oned="t" path="m,l21600,21600e" filled="f">
                <v:path arrowok="t" fillok="f" o:connecttype="none"/>
                <o:lock v:ext="edit" shapetype="t"/>
              </v:shapetype>
              <v:shape id="AutoShape 37" o:spid="_x0000_s1026" type="#_x0000_t32" style="position:absolute;margin-left:106.65pt;margin-top:10.25pt;width:28.1pt;height:0;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3mgNA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">
                <v:stroke endarrow="block"/>
              </v:shape>
            </w:pict>
          </mc:Fallback>
        </mc:AlternateContent>
      </w:r>
    </w:p>
    <w:p w14:paraId="79B999C7" w14:textId="77777777" w:rsidR="00A77B07" w:rsidRPr="00A77B07" w:rsidRDefault="00A77B07" w:rsidP="00A77B07">
      <w:pPr>
        <w:jc w:val="both"/>
        <w:rPr>
          <w:color w:val="4D4D4D"/>
        </w:rPr>
      </w:pPr>
    </w:p>
    <w:p w14:paraId="604D5F7A" w14:textId="1D217AB6" w:rsidR="00A77B07" w:rsidRPr="00A77B07" w:rsidRDefault="00745AD0" w:rsidP="00A77B07">
      <w:pPr>
        <w:jc w:val="both"/>
        <w:rPr>
          <w:color w:val="4D4D4D"/>
        </w:rPr>
      </w:pPr>
      <w:r>
        <w:rPr>
          <w:noProof/>
        </w:rPr>
        <mc:AlternateContent>
          <mc:Choice Requires="wps">
            <w:drawing>
              <wp:anchor distT="0" distB="0" distL="114300" distR="114300" simplePos="0" relativeHeight="251644416" behindDoc="0" locked="0" layoutInCell="1" allowOverlap="1" wp14:anchorId="04641AA3" wp14:editId="0D875DAD">
                <wp:simplePos x="0" y="0"/>
                <wp:positionH relativeFrom="column">
                  <wp:posOffset>2101850</wp:posOffset>
                </wp:positionH>
                <wp:positionV relativeFrom="paragraph">
                  <wp:posOffset>18415</wp:posOffset>
                </wp:positionV>
                <wp:extent cx="9525" cy="247650"/>
                <wp:effectExtent l="43815" t="5080" r="60960" b="23495"/>
                <wp:wrapNone/>
                <wp:docPr id="52"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476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7E414A0" id="AutoShape 36" o:spid="_x0000_s1026" type="#_x0000_t32" style="position:absolute;margin-left:165.5pt;margin-top:1.45pt;width:.75pt;height:19.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">
                <v:stroke endarrow="block"/>
              </v:shape>
            </w:pict>
          </mc:Fallback>
        </mc:AlternateContent>
      </w:r>
    </w:p>
    <w:p w14:paraId="1354B2A6" w14:textId="054058A2" w:rsidR="00A77B07" w:rsidRPr="00A77B07" w:rsidRDefault="00745AD0" w:rsidP="00A77B07">
      <w:pPr>
        <w:jc w:val="both"/>
      </w:pPr>
      <w:r>
        <w:rPr>
          <w:noProof/>
          <w:highlight w:val="darkRed"/>
        </w:rPr>
        <mc:AlternateContent>
          <mc:Choice Requires="wps">
            <w:drawing>
              <wp:anchor distT="0" distB="0" distL="114300" distR="114300" simplePos="0" relativeHeight="251633152" behindDoc="0" locked="0" layoutInCell="1" allowOverlap="1" wp14:anchorId="0F5E8C40" wp14:editId="558C5FB4">
                <wp:simplePos x="0" y="0"/>
                <wp:positionH relativeFrom="column">
                  <wp:posOffset>1504950</wp:posOffset>
                </wp:positionH>
                <wp:positionV relativeFrom="paragraph">
                  <wp:posOffset>134620</wp:posOffset>
                </wp:positionV>
                <wp:extent cx="1343025" cy="323850"/>
                <wp:effectExtent l="8890" t="10160" r="10160" b="8890"/>
                <wp:wrapNone/>
                <wp:docPr id="51"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3025" cy="323850"/>
                        </a:xfrm>
                        <a:prstGeom prst="rect">
                          <a:avLst/>
                        </a:prstGeom>
                        <a:solidFill>
                          <a:srgbClr val="FFFFFF"/>
                        </a:solidFill>
                        <a:ln w="9525">
                          <a:solidFill>
                            <a:srgbClr val="000000"/>
                          </a:solidFill>
                          <a:miter lim="800000"/>
                          <a:headEnd/>
                          <a:tailEnd/>
                        </a:ln>
                      </wps:spPr>
                      <wps:txbx>
                        <w:txbxContent>
                          <w:p w14:paraId="326B0DB9" w14:textId="77777777" w:rsidR="0098320D" w:rsidRDefault="0098320D" w:rsidP="00A77B07">
                            <w:r>
                              <w:t>KEYWORD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5E8C40" id="Rectangle 25" o:spid="_x0000_s1028" style="position:absolute;left:0;text-align:left;margin-left:118.5pt;margin-top:10.6pt;width:105.75pt;height:25.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">
                <v:textbox>
                  <w:txbxContent>
                    <w:p w14:paraId="326B0DB9" w14:textId="77777777" w:rsidR="0098320D" w:rsidRDefault="0098320D" w:rsidP="00A77B07">
                      <w:r>
                        <w:t>KEYWORDS</w:t>
                      </w:r>
                    </w:p>
                  </w:txbxContent>
                </v:textbox>
              </v:rect>
            </w:pict>
          </mc:Fallback>
        </mc:AlternateContent>
      </w:r>
    </w:p>
    <w:p w14:paraId="3356504A" w14:textId="1A0D7A1B"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1344" behindDoc="0" locked="0" layoutInCell="1" allowOverlap="1" wp14:anchorId="39372D18" wp14:editId="7B482702">
                <wp:simplePos x="0" y="0"/>
                <wp:positionH relativeFrom="column">
                  <wp:posOffset>981075</wp:posOffset>
                </wp:positionH>
                <wp:positionV relativeFrom="paragraph">
                  <wp:posOffset>44450</wp:posOffset>
                </wp:positionV>
                <wp:extent cx="561975" cy="485775"/>
                <wp:effectExtent l="56515" t="8890" r="10160" b="19685"/>
                <wp:wrapNone/>
                <wp:docPr id="50"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561975" cy="485775"/>
                        </a:xfrm>
                        <a:prstGeom prst="bentConnector3">
                          <a:avLst>
                            <a:gd name="adj1" fmla="val 4994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2300644" id="_x0000_t34" coordsize="21600,21600" o:spt="34" o:oned="t" adj="10800" path="m,l@0,0@0,21600,21600,21600e" filled="f">
                <v:stroke joinstyle="miter"/>
                <v:formulas>
                  <v:f eqn="val #0"/>
                </v:formulas>
                <v:path arrowok="t" fillok="f" o:connecttype="none"/>
                <v:handles>
                  <v:h position="#0,center"/>
                </v:handles>
                <o:lock v:ext="edit" shapetype="t"/>
              </v:shapetype>
              <v:shape id="AutoShape 33" o:spid="_x0000_s1026" type="#_x0000_t34" style="position:absolute;margin-left:77.25pt;margin-top:3.5pt;width:44.25pt;height:38.25pt;rotation:90;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" adj="10788">
                <v:stroke endarrow="block"/>
              </v:shape>
            </w:pict>
          </mc:Fallback>
        </mc:AlternateContent>
      </w:r>
    </w:p>
    <w:p w14:paraId="1152F363" w14:textId="535287B2" w:rsidR="00A77B07" w:rsidRPr="009E6523" w:rsidRDefault="00A77B07" w:rsidP="00A77B07">
      <w:pPr>
        <w:jc w:val="both"/>
        <w:rPr>
          <w:highlight w:val="darkRed"/>
        </w:rPr>
      </w:pPr>
    </w:p>
    <w:p w14:paraId="364FE1E6" w14:textId="1C7A1A40" w:rsidR="00A77B07" w:rsidRPr="009E6523" w:rsidRDefault="00745AD0" w:rsidP="00A77B07">
      <w:pPr>
        <w:jc w:val="both"/>
        <w:rPr>
          <w:highlight w:val="darkRed"/>
        </w:rPr>
      </w:pPr>
      <w:r>
        <w:rPr>
          <w:noProof/>
        </w:rPr>
        <mc:AlternateContent>
          <mc:Choice Requires="wps">
            <w:drawing>
              <wp:anchor distT="0" distB="0" distL="114300" distR="114300" simplePos="0" relativeHeight="251676160" behindDoc="0" locked="0" layoutInCell="1" allowOverlap="1" wp14:anchorId="40EDD723" wp14:editId="4BDDF12D">
                <wp:simplePos x="0" y="0"/>
                <wp:positionH relativeFrom="column">
                  <wp:posOffset>2524760</wp:posOffset>
                </wp:positionH>
                <wp:positionV relativeFrom="paragraph">
                  <wp:posOffset>20320</wp:posOffset>
                </wp:positionV>
                <wp:extent cx="9525" cy="266065"/>
                <wp:effectExtent l="47625" t="10160" r="57150" b="19050"/>
                <wp:wrapNone/>
                <wp:docPr id="49"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266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1DA036" id="AutoShape 71" o:spid="_x0000_s1026" type="#_x0000_t32" style="position:absolute;margin-left:198.8pt;margin-top:1.6pt;width:.75pt;height:20.9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">
                <v:stroke endarrow="block"/>
              </v:shape>
            </w:pict>
          </mc:Fallback>
        </mc:AlternateContent>
      </w:r>
    </w:p>
    <w:p w14:paraId="319A1297" w14:textId="4AC27409"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5200" behindDoc="0" locked="0" layoutInCell="1" allowOverlap="1" wp14:anchorId="1DE06F9F" wp14:editId="035ABAF1">
                <wp:simplePos x="0" y="0"/>
                <wp:positionH relativeFrom="column">
                  <wp:posOffset>1960880</wp:posOffset>
                </wp:positionH>
                <wp:positionV relativeFrom="paragraph">
                  <wp:posOffset>149860</wp:posOffset>
                </wp:positionV>
                <wp:extent cx="1171575" cy="400050"/>
                <wp:effectExtent l="7620" t="9525" r="11430" b="9525"/>
                <wp:wrapNone/>
                <wp:docPr id="48"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1575" cy="400050"/>
                        </a:xfrm>
                        <a:prstGeom prst="rect">
                          <a:avLst/>
                        </a:prstGeom>
                        <a:solidFill>
                          <a:srgbClr val="FFFFFF"/>
                        </a:solidFill>
                        <a:ln w="9525">
                          <a:solidFill>
                            <a:srgbClr val="000000"/>
                          </a:solidFill>
                          <a:miter lim="800000"/>
                          <a:headEnd/>
                          <a:tailEnd/>
                        </a:ln>
                      </wps:spPr>
                      <wps:txbx>
                        <w:txbxContent>
                          <w:p w14:paraId="4FC2DFDA" w14:textId="77777777" w:rsidR="0098320D" w:rsidRDefault="0098320D" w:rsidP="00A77B07">
                            <w:r>
                              <w:t>RESEARCH STATE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E06F9F" id="Rectangle 27" o:spid="_x0000_s1029" style="position:absolute;left:0;text-align:left;margin-left:154.4pt;margin-top:11.8pt;width:92.25pt;height:31.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">
                <v:textbox>
                  <w:txbxContent>
                    <w:p w14:paraId="4FC2DFDA" w14:textId="77777777" w:rsidR="0098320D" w:rsidRDefault="0098320D" w:rsidP="00A77B07">
                      <w:r>
                        <w:t>RESEARCH STATEMENT</w:t>
                      </w:r>
                    </w:p>
                  </w:txbxContent>
                </v:textbox>
              </v:rect>
            </w:pict>
          </mc:Fallback>
        </mc:AlternateContent>
      </w:r>
    </w:p>
    <w:p w14:paraId="7EC8031E" w14:textId="79D7BF12"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4176" behindDoc="0" locked="0" layoutInCell="1" allowOverlap="1" wp14:anchorId="4626EE78" wp14:editId="08A69611">
                <wp:simplePos x="0" y="0"/>
                <wp:positionH relativeFrom="column">
                  <wp:posOffset>532765</wp:posOffset>
                </wp:positionH>
                <wp:positionV relativeFrom="paragraph">
                  <wp:posOffset>3810</wp:posOffset>
                </wp:positionV>
                <wp:extent cx="1096645" cy="379095"/>
                <wp:effectExtent l="8255" t="9525" r="9525" b="11430"/>
                <wp:wrapNone/>
                <wp:docPr id="47"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96645" cy="379095"/>
                        </a:xfrm>
                        <a:prstGeom prst="rect">
                          <a:avLst/>
                        </a:prstGeom>
                        <a:solidFill>
                          <a:srgbClr val="FFFFFF"/>
                        </a:solidFill>
                        <a:ln w="9525">
                          <a:solidFill>
                            <a:srgbClr val="000000"/>
                          </a:solidFill>
                          <a:miter lim="800000"/>
                          <a:headEnd/>
                          <a:tailEnd/>
                        </a:ln>
                      </wps:spPr>
                      <wps:txbx>
                        <w:txbxContent>
                          <w:p w14:paraId="1AF3FEB6" w14:textId="77777777" w:rsidR="0098320D" w:rsidRDefault="0098320D" w:rsidP="00A77B07">
                            <w:r>
                              <w:t>SEARCH STR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26EE78" id="Rectangle 26" o:spid="_x0000_s1030" style="position:absolute;left:0;text-align:left;margin-left:41.95pt;margin-top:.3pt;width:86.35pt;height:29.85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">
                <v:textbox>
                  <w:txbxContent>
                    <w:p w14:paraId="1AF3FEB6" w14:textId="77777777" w:rsidR="0098320D" w:rsidRDefault="0098320D" w:rsidP="00A77B07">
                      <w:r>
                        <w:t>SEARCH STRING</w:t>
                      </w:r>
                    </w:p>
                  </w:txbxContent>
                </v:textbox>
              </v:rect>
            </w:pict>
          </mc:Fallback>
        </mc:AlternateContent>
      </w:r>
    </w:p>
    <w:p w14:paraId="5A2C950D" w14:textId="77777777" w:rsidR="00A77B07" w:rsidRPr="009E6523" w:rsidRDefault="00A77B07" w:rsidP="00A77B07">
      <w:pPr>
        <w:jc w:val="both"/>
        <w:rPr>
          <w:highlight w:val="darkRed"/>
        </w:rPr>
      </w:pPr>
    </w:p>
    <w:p w14:paraId="7B5EF700" w14:textId="29D26827"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2368" behindDoc="0" locked="0" layoutInCell="1" allowOverlap="1" wp14:anchorId="5E9744EA" wp14:editId="2F429ECA">
                <wp:simplePos x="0" y="0"/>
                <wp:positionH relativeFrom="column">
                  <wp:posOffset>2563495</wp:posOffset>
                </wp:positionH>
                <wp:positionV relativeFrom="paragraph">
                  <wp:posOffset>90805</wp:posOffset>
                </wp:positionV>
                <wp:extent cx="9525" cy="323850"/>
                <wp:effectExtent l="48260" t="7620" r="56515" b="20955"/>
                <wp:wrapNone/>
                <wp:docPr id="4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1B24D4" id="AutoShape 34" o:spid="_x0000_s1026" type="#_x0000_t32" style="position:absolute;margin-left:201.85pt;margin-top:7.15pt;width:.75pt;height:25.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">
                <v:stroke endarrow="block"/>
              </v:shape>
            </w:pict>
          </mc:Fallback>
        </mc:AlternateContent>
      </w:r>
      <w:r>
        <w:rPr>
          <w:noProof/>
        </w:rPr>
        <mc:AlternateContent>
          <mc:Choice Requires="wps">
            <w:drawing>
              <wp:anchor distT="0" distB="0" distL="114300" distR="114300" simplePos="0" relativeHeight="251646464" behindDoc="0" locked="0" layoutInCell="1" allowOverlap="1" wp14:anchorId="6C3B9E3F" wp14:editId="353DE2EC">
                <wp:simplePos x="0" y="0"/>
                <wp:positionH relativeFrom="column">
                  <wp:posOffset>1036955</wp:posOffset>
                </wp:positionH>
                <wp:positionV relativeFrom="paragraph">
                  <wp:posOffset>90805</wp:posOffset>
                </wp:positionV>
                <wp:extent cx="0" cy="323850"/>
                <wp:effectExtent l="55245" t="7620" r="59055" b="20955"/>
                <wp:wrapNone/>
                <wp:docPr id="45"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238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9B04E7" id="AutoShape 38" o:spid="_x0000_s1026" type="#_x0000_t32" style="position:absolute;margin-left:81.65pt;margin-top:7.15pt;width:0;height:2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">
                <v:stroke endarrow="block"/>
              </v:shape>
            </w:pict>
          </mc:Fallback>
        </mc:AlternateContent>
      </w:r>
    </w:p>
    <w:p w14:paraId="0536AEB1" w14:textId="77777777" w:rsidR="00A77B07" w:rsidRPr="009E6523" w:rsidRDefault="00A77B07" w:rsidP="00A77B07">
      <w:pPr>
        <w:jc w:val="both"/>
        <w:rPr>
          <w:highlight w:val="darkRed"/>
        </w:rPr>
      </w:pPr>
    </w:p>
    <w:p w14:paraId="1DD8812A" w14:textId="6408C12E"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37248" behindDoc="0" locked="0" layoutInCell="1" allowOverlap="1" wp14:anchorId="4632BD8A" wp14:editId="1CF4525F">
                <wp:simplePos x="0" y="0"/>
                <wp:positionH relativeFrom="column">
                  <wp:posOffset>525145</wp:posOffset>
                </wp:positionH>
                <wp:positionV relativeFrom="paragraph">
                  <wp:posOffset>100965</wp:posOffset>
                </wp:positionV>
                <wp:extent cx="1122680" cy="274955"/>
                <wp:effectExtent l="10160" t="5080" r="10160" b="5715"/>
                <wp:wrapNone/>
                <wp:docPr id="4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2680" cy="274955"/>
                        </a:xfrm>
                        <a:prstGeom prst="rect">
                          <a:avLst/>
                        </a:prstGeom>
                        <a:solidFill>
                          <a:srgbClr val="FFFFFF"/>
                        </a:solidFill>
                        <a:ln w="9525">
                          <a:solidFill>
                            <a:srgbClr val="000000"/>
                          </a:solidFill>
                          <a:miter lim="800000"/>
                          <a:headEnd/>
                          <a:tailEnd/>
                        </a:ln>
                      </wps:spPr>
                      <wps:txbx>
                        <w:txbxContent>
                          <w:p w14:paraId="3A1B8054" w14:textId="77777777" w:rsidR="0098320D" w:rsidRDefault="0098320D" w:rsidP="00A77B07">
                            <w:r>
                              <w:t>DATAB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32BD8A" id="Rectangle 29" o:spid="_x0000_s1031" style="position:absolute;left:0;text-align:left;margin-left:41.35pt;margin-top:7.95pt;width:88.4pt;height:21.6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">
                <v:textbox>
                  <w:txbxContent>
                    <w:p w14:paraId="3A1B8054" w14:textId="77777777" w:rsidR="0098320D" w:rsidRDefault="0098320D" w:rsidP="00A77B07">
                      <w:r>
                        <w:t>DATABASE</w:t>
                      </w:r>
                    </w:p>
                  </w:txbxContent>
                </v:textbox>
              </v:rect>
            </w:pict>
          </mc:Fallback>
        </mc:AlternateContent>
      </w:r>
      <w:r>
        <w:rPr>
          <w:noProof/>
          <w:highlight w:val="darkRed"/>
        </w:rPr>
        <mc:AlternateContent>
          <mc:Choice Requires="wps">
            <w:drawing>
              <wp:anchor distT="0" distB="0" distL="114300" distR="114300" simplePos="0" relativeHeight="251636224" behindDoc="0" locked="0" layoutInCell="1" allowOverlap="1" wp14:anchorId="239E2B48" wp14:editId="65A82F64">
                <wp:simplePos x="0" y="0"/>
                <wp:positionH relativeFrom="column">
                  <wp:posOffset>2058670</wp:posOffset>
                </wp:positionH>
                <wp:positionV relativeFrom="paragraph">
                  <wp:posOffset>100965</wp:posOffset>
                </wp:positionV>
                <wp:extent cx="1153795" cy="297815"/>
                <wp:effectExtent l="10160" t="5080" r="7620" b="11430"/>
                <wp:wrapNone/>
                <wp:docPr id="4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3795" cy="297815"/>
                        </a:xfrm>
                        <a:prstGeom prst="rect">
                          <a:avLst/>
                        </a:prstGeom>
                        <a:solidFill>
                          <a:srgbClr val="FFFFFF"/>
                        </a:solidFill>
                        <a:ln w="9525">
                          <a:solidFill>
                            <a:srgbClr val="000000"/>
                          </a:solidFill>
                          <a:miter lim="800000"/>
                          <a:headEnd/>
                          <a:tailEnd/>
                        </a:ln>
                      </wps:spPr>
                      <wps:txbx>
                        <w:txbxContent>
                          <w:p w14:paraId="259FB549" w14:textId="77777777" w:rsidR="0098320D" w:rsidRDefault="0098320D" w:rsidP="00A77B07">
                            <w:r>
                              <w:t xml:space="preserve">     DATABASE</w:t>
                            </w:r>
                            <w:r>
                              <w:tab/>
                            </w:r>
                            <w:r>
                              <w:tab/>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9E2B48" id="Rectangle 28" o:spid="_x0000_s1032" style="position:absolute;left:0;text-align:left;margin-left:162.1pt;margin-top:7.95pt;width:90.85pt;height:23.4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">
                <v:textbox>
                  <w:txbxContent>
                    <w:p w14:paraId="259FB549" w14:textId="77777777" w:rsidR="0098320D" w:rsidRDefault="0098320D" w:rsidP="00A77B07">
                      <w:r>
                        <w:t xml:space="preserve">     DATABASE</w:t>
                      </w:r>
                      <w:r>
                        <w:tab/>
                      </w:r>
                      <w:r>
                        <w:tab/>
                      </w:r>
                    </w:p>
                  </w:txbxContent>
                </v:textbox>
              </v:rect>
            </w:pict>
          </mc:Fallback>
        </mc:AlternateContent>
      </w:r>
    </w:p>
    <w:p w14:paraId="15DFD8F7" w14:textId="159561A3" w:rsidR="00A77B07" w:rsidRPr="009E6523" w:rsidRDefault="00745AD0" w:rsidP="00A77B07">
      <w:pPr>
        <w:jc w:val="both"/>
        <w:rPr>
          <w:highlight w:val="darkRed"/>
        </w:rPr>
      </w:pPr>
      <w:r>
        <w:rPr>
          <w:noProof/>
          <w:highlight w:val="darkRed"/>
        </w:rPr>
        <mc:AlternateContent>
          <mc:Choice Requires="wps">
            <w:drawing>
              <wp:anchor distT="0" distB="0" distL="114300" distR="114300" simplePos="0" relativeHeight="251640320" behindDoc="0" locked="0" layoutInCell="1" allowOverlap="1" wp14:anchorId="05EF1BF6" wp14:editId="1F3A309E">
                <wp:simplePos x="0" y="0"/>
                <wp:positionH relativeFrom="column">
                  <wp:posOffset>886460</wp:posOffset>
                </wp:positionH>
                <wp:positionV relativeFrom="paragraph">
                  <wp:posOffset>958215</wp:posOffset>
                </wp:positionV>
                <wp:extent cx="1346200" cy="552450"/>
                <wp:effectExtent l="9525" t="8255" r="6350" b="10795"/>
                <wp:wrapNone/>
                <wp:docPr id="4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6200" cy="552450"/>
                        </a:xfrm>
                        <a:prstGeom prst="rect">
                          <a:avLst/>
                        </a:prstGeom>
                        <a:solidFill>
                          <a:srgbClr val="FFFFFF"/>
                        </a:solidFill>
                        <a:ln w="9525">
                          <a:solidFill>
                            <a:srgbClr val="000000"/>
                          </a:solidFill>
                          <a:miter lim="800000"/>
                          <a:headEnd/>
                          <a:tailEnd/>
                        </a:ln>
                      </wps:spPr>
                      <wps:txbx>
                        <w:txbxContent>
                          <w:p w14:paraId="773FEB6C" w14:textId="77777777" w:rsidR="0098320D" w:rsidRDefault="0098320D" w:rsidP="00A77B07">
                            <w:r>
                              <w:t>CONDUCT SEARCH and ANALYSI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EF1BF6" id="Rectangle 32" o:spid="_x0000_s1033" style="position:absolute;left:0;text-align:left;margin-left:69.8pt;margin-top:75.45pt;width:106pt;height:43.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">
                <v:textbox>
                  <w:txbxContent>
                    <w:p w14:paraId="773FEB6C" w14:textId="77777777" w:rsidR="0098320D" w:rsidRDefault="0098320D" w:rsidP="00A77B07">
                      <w:r>
                        <w:t>CONDUCT SEARCH and ANALYSIE</w:t>
                      </w:r>
                    </w:p>
                  </w:txbxContent>
                </v:textbox>
              </v:rect>
            </w:pict>
          </mc:Fallback>
        </mc:AlternateContent>
      </w:r>
      <w:r>
        <w:rPr>
          <w:noProof/>
        </w:rPr>
        <mc:AlternateContent>
          <mc:Choice Requires="wps">
            <w:drawing>
              <wp:anchor distT="0" distB="0" distL="114300" distR="114300" simplePos="0" relativeHeight="251649536" behindDoc="0" locked="0" layoutInCell="1" allowOverlap="1" wp14:anchorId="411065B0" wp14:editId="721F1729">
                <wp:simplePos x="0" y="0"/>
                <wp:positionH relativeFrom="column">
                  <wp:posOffset>2159635</wp:posOffset>
                </wp:positionH>
                <wp:positionV relativeFrom="paragraph">
                  <wp:posOffset>263525</wp:posOffset>
                </wp:positionV>
                <wp:extent cx="22225" cy="716915"/>
                <wp:effectExtent l="53975" t="8890" r="38100" b="17145"/>
                <wp:wrapNone/>
                <wp:docPr id="41"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225" cy="71691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5D8E03" id="AutoShape 42" o:spid="_x0000_s1026" type="#_x0000_t32" style="position:absolute;margin-left:170.05pt;margin-top:20.75pt;width:1.75pt;height:56.45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">
                <v:stroke endarrow="block"/>
              </v:shape>
            </w:pict>
          </mc:Fallback>
        </mc:AlternateContent>
      </w:r>
      <w:r>
        <w:rPr>
          <w:noProof/>
        </w:rPr>
        <mc:AlternateContent>
          <mc:Choice Requires="wps">
            <w:drawing>
              <wp:anchor distT="0" distB="0" distL="114300" distR="114300" simplePos="0" relativeHeight="251648512" behindDoc="0" locked="0" layoutInCell="1" allowOverlap="1" wp14:anchorId="2D19E90E" wp14:editId="6774F881">
                <wp:simplePos x="0" y="0"/>
                <wp:positionH relativeFrom="column">
                  <wp:posOffset>960120</wp:posOffset>
                </wp:positionH>
                <wp:positionV relativeFrom="paragraph">
                  <wp:posOffset>219710</wp:posOffset>
                </wp:positionV>
                <wp:extent cx="14605" cy="738505"/>
                <wp:effectExtent l="45085" t="12700" r="54610" b="20320"/>
                <wp:wrapNone/>
                <wp:docPr id="40"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605" cy="73850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FE80D" id="AutoShape 41" o:spid="_x0000_s1026" type="#_x0000_t32" style="position:absolute;margin-left:75.6pt;margin-top:17.3pt;width:1.15pt;height:58.1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">
                <v:stroke endarrow="block"/>
              </v:shape>
            </w:pict>
          </mc:Fallback>
        </mc:AlternateContent>
      </w:r>
      <w:r>
        <w:rPr>
          <w:noProof/>
          <w:highlight w:val="darkRed"/>
        </w:rPr>
        <mc:AlternateContent>
          <mc:Choice Requires="wps">
            <w:drawing>
              <wp:anchor distT="0" distB="0" distL="114300" distR="114300" simplePos="0" relativeHeight="251638272" behindDoc="0" locked="0" layoutInCell="1" allowOverlap="1" wp14:anchorId="560E88F0" wp14:editId="5C738844">
                <wp:simplePos x="0" y="0"/>
                <wp:positionH relativeFrom="column">
                  <wp:posOffset>1250950</wp:posOffset>
                </wp:positionH>
                <wp:positionV relativeFrom="paragraph">
                  <wp:posOffset>436245</wp:posOffset>
                </wp:positionV>
                <wp:extent cx="585470" cy="435610"/>
                <wp:effectExtent l="12065" t="10160" r="12065" b="11430"/>
                <wp:wrapNone/>
                <wp:docPr id="39" name="Auto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5470" cy="435610"/>
                        </a:xfrm>
                        <a:prstGeom prst="can">
                          <a:avLst>
                            <a:gd name="adj" fmla="val 25000"/>
                          </a:avLst>
                        </a:prstGeom>
                        <a:solidFill>
                          <a:srgbClr val="FFFFFF"/>
                        </a:solidFill>
                        <a:ln w="9525">
                          <a:solidFill>
                            <a:srgbClr val="000000"/>
                          </a:solidFill>
                          <a:round/>
                          <a:headEnd/>
                          <a:tailEnd/>
                        </a:ln>
                      </wps:spPr>
                      <wps:txbx>
                        <w:txbxContent>
                          <w:p w14:paraId="6CD3D94D" w14:textId="77777777" w:rsidR="0098320D" w:rsidRDefault="0098320D" w:rsidP="00A77B07">
                            <w:r>
                              <w:t>IEE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60E88F0"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0" o:spid="_x0000_s1034" type="#_x0000_t22" style="position:absolute;left:0;text-align:left;margin-left:98.5pt;margin-top:34.35pt;width:46.1pt;height:34.3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">
                <v:textbox>
                  <w:txbxContent>
                    <w:p w14:paraId="6CD3D94D" w14:textId="77777777" w:rsidR="0098320D" w:rsidRDefault="0098320D" w:rsidP="00A77B07">
                      <w:r>
                        <w:t>IEEE</w:t>
                      </w:r>
                    </w:p>
                  </w:txbxContent>
                </v:textbox>
              </v:shape>
            </w:pict>
          </mc:Fallback>
        </mc:AlternateContent>
      </w:r>
      <w:r>
        <w:rPr>
          <w:noProof/>
        </w:rPr>
        <mc:AlternateContent>
          <mc:Choice Requires="wps">
            <w:drawing>
              <wp:anchor distT="0" distB="0" distL="114300" distR="114300" simplePos="0" relativeHeight="251647488" behindDoc="0" locked="0" layoutInCell="1" allowOverlap="1" wp14:anchorId="014414D4" wp14:editId="17B6D988">
                <wp:simplePos x="0" y="0"/>
                <wp:positionH relativeFrom="column">
                  <wp:posOffset>2898775</wp:posOffset>
                </wp:positionH>
                <wp:positionV relativeFrom="paragraph">
                  <wp:posOffset>288290</wp:posOffset>
                </wp:positionV>
                <wp:extent cx="13335" cy="306070"/>
                <wp:effectExtent l="40640" t="5080" r="60325" b="22225"/>
                <wp:wrapNone/>
                <wp:docPr id="37"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35" cy="3060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323B010" id="_x0000_t32" coordsize="21600,21600" o:spt="32" o:oned="t" path="m,l21600,21600e" filled="f">
                <v:path arrowok="t" fillok="f" o:connecttype="none"/>
                <o:lock v:ext="edit" shapetype="t"/>
              </v:shapetype>
              <v:shape id="AutoShape 40" o:spid="_x0000_s1026" type="#_x0000_t32" style="position:absolute;margin-left:228.25pt;margin-top:22.7pt;width:1.05pt;height:24.1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">
                <v:stroke endarrow="block"/>
              </v:shape>
            </w:pict>
          </mc:Fallback>
        </mc:AlternateContent>
      </w:r>
      <w:r>
        <w:rPr>
          <w:noProof/>
          <w:highlight w:val="darkRed"/>
        </w:rPr>
        <mc:AlternateContent>
          <mc:Choice Requires="wps">
            <w:drawing>
              <wp:anchor distT="0" distB="0" distL="114300" distR="114300" simplePos="0" relativeHeight="251643392" behindDoc="0" locked="0" layoutInCell="1" allowOverlap="1" wp14:anchorId="2BDFB2AD" wp14:editId="1F2CE437">
                <wp:simplePos x="0" y="0"/>
                <wp:positionH relativeFrom="column">
                  <wp:posOffset>1343660</wp:posOffset>
                </wp:positionH>
                <wp:positionV relativeFrom="paragraph">
                  <wp:posOffset>244475</wp:posOffset>
                </wp:positionV>
                <wp:extent cx="0" cy="257175"/>
                <wp:effectExtent l="57150" t="8890" r="57150" b="19685"/>
                <wp:wrapNone/>
                <wp:docPr id="3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571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E1B0ED" id="AutoShape 35" o:spid="_x0000_s1026" type="#_x0000_t32" style="position:absolute;margin-left:105.8pt;margin-top:19.25pt;width:0;height:20.25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">
                <v:stroke endarrow="block"/>
              </v:shape>
            </w:pict>
          </mc:Fallback>
        </mc:AlternateContent>
      </w:r>
    </w:p>
    <w:p w14:paraId="479331C1" w14:textId="77777777" w:rsidR="00A77B07" w:rsidRPr="00A77B07" w:rsidRDefault="00A77B07" w:rsidP="00A77B07">
      <w:pPr>
        <w:jc w:val="both"/>
      </w:pPr>
    </w:p>
    <w:p w14:paraId="74E89187" w14:textId="77777777" w:rsidR="00A77B07" w:rsidRPr="00A77B07" w:rsidRDefault="00A77B07" w:rsidP="00A77B07">
      <w:pPr>
        <w:jc w:val="both"/>
      </w:pPr>
    </w:p>
    <w:p w14:paraId="1923CEC6" w14:textId="1ECF748C" w:rsidR="00A77B07" w:rsidRPr="00156CE9" w:rsidRDefault="003F1280" w:rsidP="00156CE9">
      <w:pPr>
        <w:jc w:val="both"/>
      </w:pPr>
      <w:r>
        <w:rPr>
          <w:noProof/>
          <w:highlight w:val="darkRed"/>
        </w:rPr>
        <mc:AlternateContent>
          <mc:Choice Requires="wps">
            <w:drawing>
              <wp:anchor distT="0" distB="0" distL="114300" distR="114300" simplePos="0" relativeHeight="251639296" behindDoc="0" locked="0" layoutInCell="1" allowOverlap="1" wp14:anchorId="06A84AA3" wp14:editId="3EF8C504">
                <wp:simplePos x="0" y="0"/>
                <wp:positionH relativeFrom="column">
                  <wp:posOffset>2609078</wp:posOffset>
                </wp:positionH>
                <wp:positionV relativeFrom="paragraph">
                  <wp:posOffset>120567</wp:posOffset>
                </wp:positionV>
                <wp:extent cx="746898" cy="723569"/>
                <wp:effectExtent l="0" t="0" r="15240" b="19685"/>
                <wp:wrapNone/>
                <wp:docPr id="3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46898" cy="723569"/>
                        </a:xfrm>
                        <a:prstGeom prst="can">
                          <a:avLst>
                            <a:gd name="adj" fmla="val 45301"/>
                          </a:avLst>
                        </a:prstGeom>
                        <a:solidFill>
                          <a:srgbClr val="FFFFFF"/>
                        </a:solidFill>
                        <a:ln w="9525">
                          <a:solidFill>
                            <a:srgbClr val="000000"/>
                          </a:solidFill>
                          <a:round/>
                          <a:headEnd/>
                          <a:tailEnd/>
                        </a:ln>
                      </wps:spPr>
                      <wps:txbx>
                        <w:txbxContent>
                          <w:p w14:paraId="52EDEDC1" w14:textId="77777777" w:rsidR="0098320D" w:rsidRDefault="0098320D" w:rsidP="00A77B07">
                            <w:r>
                              <w:t>INSPE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A84AA3" id="AutoShape 31" o:spid="_x0000_s1035" type="#_x0000_t22" style="position:absolute;left:0;text-align:left;margin-left:205.45pt;margin-top:9.5pt;width:58.8pt;height:56.9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" adj="9785">
                <v:textbox>
                  <w:txbxContent>
                    <w:p w14:paraId="52EDEDC1" w14:textId="77777777" w:rsidR="0098320D" w:rsidRDefault="0098320D" w:rsidP="00A77B07">
                      <w:r>
                        <w:t>INSPEC</w:t>
                      </w:r>
                    </w:p>
                  </w:txbxContent>
                </v:textbox>
              </v:shape>
            </w:pict>
          </mc:Fallback>
        </mc:AlternateContent>
      </w:r>
    </w:p>
    <w:p w14:paraId="0DC0369C" w14:textId="77777777" w:rsidR="00A77B07" w:rsidRDefault="00A77B07" w:rsidP="00CB1404">
      <w:pPr>
        <w:pStyle w:val="Heading1"/>
      </w:pPr>
    </w:p>
    <w:p w14:paraId="21FBA663" w14:textId="77777777" w:rsidR="00A77B07" w:rsidRDefault="00A77B07" w:rsidP="00CB1404">
      <w:pPr>
        <w:pStyle w:val="Heading1"/>
      </w:pPr>
    </w:p>
    <w:p w14:paraId="4E2AE1C8" w14:textId="77777777" w:rsidR="00A77B07" w:rsidRDefault="00A77B07" w:rsidP="00CB1404">
      <w:pPr>
        <w:pStyle w:val="Heading1"/>
      </w:pPr>
    </w:p>
    <w:p w14:paraId="5E2489E0" w14:textId="77777777" w:rsidR="00A77B07" w:rsidRDefault="00A77B07" w:rsidP="00A77B07">
      <w:pPr>
        <w:pStyle w:val="Heading1"/>
        <w:numPr>
          <w:ilvl w:val="0"/>
          <w:numId w:val="0"/>
        </w:numPr>
        <w:jc w:val="both"/>
      </w:pPr>
    </w:p>
    <w:p w14:paraId="713991B0" w14:textId="77777777" w:rsidR="00E80397" w:rsidRDefault="00E80397" w:rsidP="00212195">
      <w:pPr>
        <w:jc w:val="both"/>
      </w:pPr>
    </w:p>
    <w:p w14:paraId="3ACA3682" w14:textId="77777777" w:rsidR="00A77B07" w:rsidRDefault="00A77B07" w:rsidP="00212195">
      <w:pPr>
        <w:jc w:val="both"/>
      </w:pPr>
      <w:r>
        <w:lastRenderedPageBreak/>
        <w:t>Include/exclude criteria:</w:t>
      </w:r>
    </w:p>
    <w:p w14:paraId="7A99F4C9" w14:textId="77777777" w:rsidR="00A77B07" w:rsidRDefault="00A77B07" w:rsidP="00A77B07">
      <w:pPr>
        <w:jc w:val="both"/>
      </w:pPr>
      <w:r>
        <w:t xml:space="preserve">  </w:t>
      </w:r>
      <w:r>
        <w:tab/>
        <w:t xml:space="preserve"> Include studies criteria is based on:</w:t>
      </w:r>
    </w:p>
    <w:p w14:paraId="7F50C1DF" w14:textId="77777777" w:rsidR="00A77B07" w:rsidRDefault="00A77B07" w:rsidP="00A77B07">
      <w:pPr>
        <w:numPr>
          <w:ilvl w:val="0"/>
          <w:numId w:val="14"/>
        </w:numPr>
        <w:jc w:val="both"/>
      </w:pPr>
      <w:r>
        <w:t>Studies that are made in between 1990 and 2015</w:t>
      </w:r>
    </w:p>
    <w:p w14:paraId="582A75C8" w14:textId="77777777" w:rsidR="00A77B07" w:rsidRDefault="00A77B07" w:rsidP="00A77B07">
      <w:pPr>
        <w:numPr>
          <w:ilvl w:val="0"/>
          <w:numId w:val="14"/>
        </w:numPr>
        <w:jc w:val="both"/>
      </w:pPr>
      <w:r>
        <w:t>Studies that are made in English</w:t>
      </w:r>
    </w:p>
    <w:p w14:paraId="6FF5578A" w14:textId="77777777" w:rsidR="00A77B07" w:rsidRDefault="00A77B07" w:rsidP="00A77B07">
      <w:pPr>
        <w:numPr>
          <w:ilvl w:val="0"/>
          <w:numId w:val="14"/>
        </w:numPr>
        <w:jc w:val="both"/>
      </w:pPr>
      <w:r>
        <w:t>Studies that have the full text access eligibility</w:t>
      </w:r>
    </w:p>
    <w:p w14:paraId="322C39D3" w14:textId="489ABB45" w:rsidR="00A77B07" w:rsidRDefault="00A77B07" w:rsidP="00A77B07">
      <w:pPr>
        <w:numPr>
          <w:ilvl w:val="0"/>
          <w:numId w:val="14"/>
        </w:numPr>
        <w:jc w:val="both"/>
      </w:pPr>
      <w:r>
        <w:t xml:space="preserve">Studies that are related to team work, </w:t>
      </w:r>
      <w:r w:rsidR="008325FD">
        <w:t>resource</w:t>
      </w:r>
      <w:r>
        <w:t xml:space="preserve"> management, product management.</w:t>
      </w:r>
    </w:p>
    <w:p w14:paraId="65B334AF" w14:textId="1C873440" w:rsidR="00A77B07" w:rsidRDefault="00A77B07" w:rsidP="00A77B07">
      <w:pPr>
        <w:numPr>
          <w:ilvl w:val="0"/>
          <w:numId w:val="14"/>
        </w:numPr>
        <w:jc w:val="both"/>
      </w:pPr>
      <w:r>
        <w:t xml:space="preserve">Studies </w:t>
      </w:r>
      <w:r w:rsidR="008325FD">
        <w:t>that are</w:t>
      </w:r>
      <w:r>
        <w:t xml:space="preserve"> related to journal articles and related to IEEE papers.</w:t>
      </w:r>
    </w:p>
    <w:p w14:paraId="26F90008" w14:textId="77777777" w:rsidR="00A77B07" w:rsidRDefault="00A77B07" w:rsidP="00A77B07">
      <w:pPr>
        <w:numPr>
          <w:ilvl w:val="0"/>
          <w:numId w:val="14"/>
        </w:numPr>
        <w:jc w:val="both"/>
      </w:pPr>
      <w:r>
        <w:t xml:space="preserve">Studies that are directly related to  work </w:t>
      </w:r>
    </w:p>
    <w:p w14:paraId="3983004F" w14:textId="77777777" w:rsidR="00A77B07" w:rsidRDefault="00A77B07" w:rsidP="00A77B07">
      <w:pPr>
        <w:numPr>
          <w:ilvl w:val="0"/>
          <w:numId w:val="14"/>
        </w:numPr>
        <w:jc w:val="both"/>
      </w:pPr>
      <w:r>
        <w:t>Studies at one stage were made on only challenges of HRM in software industry(in IEEE)</w:t>
      </w:r>
    </w:p>
    <w:p w14:paraId="71AFA286" w14:textId="77777777" w:rsidR="00D70502" w:rsidRDefault="00D70502" w:rsidP="00A77B07">
      <w:pPr>
        <w:jc w:val="both"/>
      </w:pPr>
    </w:p>
    <w:p w14:paraId="79FAE7FC" w14:textId="648D1284" w:rsidR="00A77B07" w:rsidRDefault="00A77B07" w:rsidP="00A77B07">
      <w:pPr>
        <w:jc w:val="both"/>
      </w:pPr>
      <w:r>
        <w:t xml:space="preserve">Exclude studies </w:t>
      </w:r>
      <w:r w:rsidR="008325FD">
        <w:t>criteria</w:t>
      </w:r>
      <w:r>
        <w:t xml:space="preserve"> is based on:</w:t>
      </w:r>
    </w:p>
    <w:p w14:paraId="29A2B1BF" w14:textId="77777777" w:rsidR="00A77B07" w:rsidRDefault="00A77B07" w:rsidP="00A77B07">
      <w:pPr>
        <w:numPr>
          <w:ilvl w:val="0"/>
          <w:numId w:val="15"/>
        </w:numPr>
        <w:jc w:val="both"/>
      </w:pPr>
      <w:r>
        <w:t>We did not focus on the area of software and enterprise business side.</w:t>
      </w:r>
    </w:p>
    <w:p w14:paraId="6189C852" w14:textId="730F31BC" w:rsidR="00A77B07" w:rsidRDefault="00A77B07" w:rsidP="00A77B07">
      <w:pPr>
        <w:numPr>
          <w:ilvl w:val="0"/>
          <w:numId w:val="15"/>
        </w:numPr>
        <w:jc w:val="both"/>
      </w:pPr>
      <w:r>
        <w:t>We did not focus on the health systems, other government systems, private industries ir</w:t>
      </w:r>
      <w:r w:rsidR="008325FD">
        <w:t xml:space="preserve"> </w:t>
      </w:r>
      <w:r>
        <w:t>related other than software sectors were not considered.</w:t>
      </w:r>
    </w:p>
    <w:p w14:paraId="7DD6ED1E" w14:textId="32D15402" w:rsidR="00A77B07" w:rsidRDefault="00A77B07" w:rsidP="00A77B07">
      <w:pPr>
        <w:numPr>
          <w:ilvl w:val="0"/>
          <w:numId w:val="15"/>
        </w:numPr>
        <w:jc w:val="both"/>
      </w:pPr>
      <w:r>
        <w:t xml:space="preserve">We did not focus on the articles that </w:t>
      </w:r>
      <w:r w:rsidR="008325FD">
        <w:t>don’t</w:t>
      </w:r>
      <w:r>
        <w:t xml:space="preserve"> deal with software industry and Information technology.</w:t>
      </w:r>
    </w:p>
    <w:p w14:paraId="3953975A" w14:textId="5C2E4809" w:rsidR="00A77B07" w:rsidRDefault="00A77B07" w:rsidP="00A77B07">
      <w:pPr>
        <w:numPr>
          <w:ilvl w:val="0"/>
          <w:numId w:val="15"/>
        </w:numPr>
        <w:jc w:val="both"/>
      </w:pPr>
      <w:r>
        <w:t xml:space="preserve">Studies that </w:t>
      </w:r>
      <w:r w:rsidR="008325FD">
        <w:t>don’t</w:t>
      </w:r>
      <w:r>
        <w:t xml:space="preserve"> focus on project team management and focus on some other issues in the software industry.</w:t>
      </w:r>
    </w:p>
    <w:p w14:paraId="56E2307C" w14:textId="77777777" w:rsidR="00A77B07" w:rsidRDefault="00A77B07" w:rsidP="00A77B07">
      <w:pPr>
        <w:jc w:val="both"/>
      </w:pPr>
    </w:p>
    <w:p w14:paraId="3E6AE841" w14:textId="77777777" w:rsidR="00A77B07" w:rsidRDefault="00A77B07" w:rsidP="00212195">
      <w:pPr>
        <w:jc w:val="both"/>
      </w:pPr>
      <w:r>
        <w:t>Quality assessment Criteria:</w:t>
      </w:r>
    </w:p>
    <w:p w14:paraId="265CCBF9" w14:textId="0B46A24A" w:rsidR="00A77B07" w:rsidRDefault="00A77B07" w:rsidP="00A77B07">
      <w:pPr>
        <w:jc w:val="both"/>
      </w:pPr>
      <w:r>
        <w:t>Quality based on quantita</w:t>
      </w:r>
      <w:r w:rsidR="008325FD">
        <w:t>ti</w:t>
      </w:r>
      <w:r>
        <w:t>ve criteria:</w:t>
      </w:r>
    </w:p>
    <w:p w14:paraId="5109D870" w14:textId="5FDF0EC6" w:rsidR="00A77B07" w:rsidRDefault="008325FD" w:rsidP="00A77B07">
      <w:pPr>
        <w:numPr>
          <w:ilvl w:val="0"/>
          <w:numId w:val="16"/>
        </w:numPr>
        <w:jc w:val="both"/>
      </w:pPr>
      <w:r>
        <w:t>Whether the</w:t>
      </w:r>
      <w:r w:rsidR="00A77B07">
        <w:t xml:space="preserve"> aim of the article is clearly </w:t>
      </w:r>
      <w:r>
        <w:t>stated?</w:t>
      </w:r>
    </w:p>
    <w:p w14:paraId="01C11762" w14:textId="77777777" w:rsidR="00A77B07" w:rsidRDefault="00A77B07" w:rsidP="00A77B07">
      <w:pPr>
        <w:numPr>
          <w:ilvl w:val="0"/>
          <w:numId w:val="16"/>
        </w:numPr>
        <w:jc w:val="both"/>
      </w:pPr>
      <w:r>
        <w:t>The measurement outcomes were unbiased?</w:t>
      </w:r>
    </w:p>
    <w:p w14:paraId="67AAC425" w14:textId="77777777" w:rsidR="00A77B07" w:rsidRDefault="00A77B07" w:rsidP="00A77B07">
      <w:pPr>
        <w:numPr>
          <w:ilvl w:val="0"/>
          <w:numId w:val="16"/>
        </w:numPr>
        <w:jc w:val="both"/>
      </w:pPr>
      <w:r>
        <w:t>Whether the survey and analysis of data for research clear?</w:t>
      </w:r>
    </w:p>
    <w:p w14:paraId="626C26B9" w14:textId="2C72E5CD" w:rsidR="00A77B07" w:rsidRDefault="00A77B07" w:rsidP="00A77B07">
      <w:pPr>
        <w:jc w:val="left"/>
      </w:pPr>
      <w:r>
        <w:t>Quality based on Qualitative criteria:</w:t>
      </w:r>
    </w:p>
    <w:p w14:paraId="6A166AB6" w14:textId="77777777" w:rsidR="00A77B07" w:rsidRDefault="00A77B07" w:rsidP="00A77B07">
      <w:pPr>
        <w:numPr>
          <w:ilvl w:val="0"/>
          <w:numId w:val="18"/>
        </w:numPr>
        <w:jc w:val="left"/>
      </w:pPr>
      <w:r>
        <w:t>For minimum quality requirement basis how well was the data collection process done?</w:t>
      </w:r>
    </w:p>
    <w:p w14:paraId="7908AA58" w14:textId="77777777" w:rsidR="00A77B07" w:rsidRDefault="00A77B07" w:rsidP="00A77B07">
      <w:pPr>
        <w:numPr>
          <w:ilvl w:val="0"/>
          <w:numId w:val="17"/>
        </w:numPr>
        <w:jc w:val="left"/>
      </w:pPr>
      <w:r>
        <w:t>Is the level of clarity and coherence and consistency maintained in report?</w:t>
      </w:r>
    </w:p>
    <w:p w14:paraId="5C7BF731" w14:textId="77777777" w:rsidR="00A77B07" w:rsidRDefault="00A77B07" w:rsidP="00A77B07">
      <w:pPr>
        <w:numPr>
          <w:ilvl w:val="0"/>
          <w:numId w:val="17"/>
        </w:numPr>
        <w:jc w:val="left"/>
      </w:pPr>
      <w:r>
        <w:t>How well is the documentation done using the research process?</w:t>
      </w:r>
    </w:p>
    <w:p w14:paraId="5C37A3D6" w14:textId="77777777" w:rsidR="00A77B07" w:rsidRDefault="00A77B07" w:rsidP="00A77B07">
      <w:pPr>
        <w:jc w:val="left"/>
      </w:pPr>
      <w:r>
        <w:t>The quality assurance for the primary study assessment is assessed as follows:</w:t>
      </w:r>
    </w:p>
    <w:p w14:paraId="5D9527D3" w14:textId="77777777" w:rsidR="00A77B07" w:rsidRDefault="00A77B07" w:rsidP="00A77B07">
      <w:pPr>
        <w:jc w:val="left"/>
      </w:pPr>
      <w:r>
        <w:tab/>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5"/>
        <w:gridCol w:w="1705"/>
      </w:tblGrid>
      <w:tr w:rsidR="00A77B07" w14:paraId="10C83EB5" w14:textId="77777777" w:rsidTr="00141390">
        <w:trPr>
          <w:trHeight w:val="422"/>
          <w:jc w:val="center"/>
        </w:trPr>
        <w:tc>
          <w:tcPr>
            <w:tcW w:w="1705" w:type="dxa"/>
            <w:shd w:val="clear" w:color="auto" w:fill="auto"/>
          </w:tcPr>
          <w:p w14:paraId="3E25B6C0" w14:textId="5F2D57A8" w:rsidR="00A77B07" w:rsidRDefault="008325FD" w:rsidP="00141390">
            <w:pPr>
              <w:jc w:val="left"/>
            </w:pPr>
            <w:r>
              <w:t>Quality assessment</w:t>
            </w:r>
            <w:r w:rsidR="00A77B07">
              <w:t xml:space="preserve"> criteria</w:t>
            </w:r>
          </w:p>
        </w:tc>
        <w:tc>
          <w:tcPr>
            <w:tcW w:w="1705" w:type="dxa"/>
            <w:shd w:val="clear" w:color="auto" w:fill="auto"/>
          </w:tcPr>
          <w:p w14:paraId="47E0A935" w14:textId="77777777" w:rsidR="00A77B07" w:rsidRDefault="00A77B07" w:rsidP="005A0175">
            <w:pPr>
              <w:jc w:val="both"/>
            </w:pPr>
            <w:r>
              <w:t>Response score</w:t>
            </w:r>
          </w:p>
        </w:tc>
      </w:tr>
      <w:tr w:rsidR="00A77B07" w14:paraId="5692039B" w14:textId="77777777" w:rsidTr="00141390">
        <w:trPr>
          <w:trHeight w:val="278"/>
          <w:jc w:val="center"/>
        </w:trPr>
        <w:tc>
          <w:tcPr>
            <w:tcW w:w="1705" w:type="dxa"/>
            <w:shd w:val="clear" w:color="auto" w:fill="auto"/>
          </w:tcPr>
          <w:p w14:paraId="6D1A612B" w14:textId="3F0886BD" w:rsidR="00A77B07" w:rsidRDefault="00A77B07" w:rsidP="00141390">
            <w:r>
              <w:t>QSC1</w:t>
            </w:r>
          </w:p>
        </w:tc>
        <w:tc>
          <w:tcPr>
            <w:tcW w:w="1705" w:type="dxa"/>
            <w:shd w:val="clear" w:color="auto" w:fill="auto"/>
          </w:tcPr>
          <w:p w14:paraId="280EB066" w14:textId="54D64EE7" w:rsidR="00A77B07" w:rsidRDefault="00A77B07" w:rsidP="00141390">
            <w:r>
              <w:t>Yes/No</w:t>
            </w:r>
          </w:p>
        </w:tc>
      </w:tr>
      <w:tr w:rsidR="00A77B07" w14:paraId="53B998B5" w14:textId="77777777" w:rsidTr="00141390">
        <w:trPr>
          <w:trHeight w:val="305"/>
          <w:jc w:val="center"/>
        </w:trPr>
        <w:tc>
          <w:tcPr>
            <w:tcW w:w="1705" w:type="dxa"/>
            <w:shd w:val="clear" w:color="auto" w:fill="auto"/>
          </w:tcPr>
          <w:p w14:paraId="3AA1473F" w14:textId="4525DE3F" w:rsidR="00A77B07" w:rsidRDefault="00A77B07" w:rsidP="00141390">
            <w:r>
              <w:t>QSC2</w:t>
            </w:r>
          </w:p>
        </w:tc>
        <w:tc>
          <w:tcPr>
            <w:tcW w:w="1705" w:type="dxa"/>
            <w:shd w:val="clear" w:color="auto" w:fill="auto"/>
          </w:tcPr>
          <w:p w14:paraId="583711FA" w14:textId="3C9DC657" w:rsidR="00A77B07" w:rsidRDefault="00A77B07" w:rsidP="00141390">
            <w:r>
              <w:t>Yes/No</w:t>
            </w:r>
          </w:p>
        </w:tc>
      </w:tr>
      <w:tr w:rsidR="00A77B07" w14:paraId="07E0D11A" w14:textId="77777777" w:rsidTr="00141390">
        <w:trPr>
          <w:trHeight w:val="296"/>
          <w:jc w:val="center"/>
        </w:trPr>
        <w:tc>
          <w:tcPr>
            <w:tcW w:w="1705" w:type="dxa"/>
            <w:shd w:val="clear" w:color="auto" w:fill="auto"/>
          </w:tcPr>
          <w:p w14:paraId="12243F62" w14:textId="58CBEBB4" w:rsidR="00A77B07" w:rsidRDefault="00A77B07" w:rsidP="00141390">
            <w:r>
              <w:t>QSC3</w:t>
            </w:r>
          </w:p>
        </w:tc>
        <w:tc>
          <w:tcPr>
            <w:tcW w:w="1705" w:type="dxa"/>
            <w:shd w:val="clear" w:color="auto" w:fill="auto"/>
          </w:tcPr>
          <w:p w14:paraId="13A04E19" w14:textId="0BCEC9F5" w:rsidR="00A77B07" w:rsidRDefault="00A77B07" w:rsidP="00141390">
            <w:r>
              <w:t>Yes/No</w:t>
            </w:r>
          </w:p>
        </w:tc>
      </w:tr>
      <w:tr w:rsidR="00A77B07" w14:paraId="14199583" w14:textId="77777777" w:rsidTr="00141390">
        <w:trPr>
          <w:trHeight w:val="404"/>
          <w:jc w:val="center"/>
        </w:trPr>
        <w:tc>
          <w:tcPr>
            <w:tcW w:w="1705" w:type="dxa"/>
            <w:shd w:val="clear" w:color="auto" w:fill="auto"/>
          </w:tcPr>
          <w:p w14:paraId="56C298E0" w14:textId="221E49E9" w:rsidR="00A77B07" w:rsidRDefault="00A77B07" w:rsidP="00141390">
            <w:r>
              <w:t>QSC4</w:t>
            </w:r>
          </w:p>
        </w:tc>
        <w:tc>
          <w:tcPr>
            <w:tcW w:w="1705" w:type="dxa"/>
            <w:shd w:val="clear" w:color="auto" w:fill="auto"/>
          </w:tcPr>
          <w:p w14:paraId="026FBFB1" w14:textId="77777777" w:rsidR="00A77B07" w:rsidRDefault="00A77B07" w:rsidP="00141390">
            <w:r>
              <w:t>Strong(s)Weak(w)</w:t>
            </w:r>
          </w:p>
        </w:tc>
      </w:tr>
      <w:tr w:rsidR="00A77B07" w14:paraId="0CB5D81E" w14:textId="77777777" w:rsidTr="00141390">
        <w:trPr>
          <w:trHeight w:val="386"/>
          <w:jc w:val="center"/>
        </w:trPr>
        <w:tc>
          <w:tcPr>
            <w:tcW w:w="1705" w:type="dxa"/>
            <w:shd w:val="clear" w:color="auto" w:fill="auto"/>
          </w:tcPr>
          <w:p w14:paraId="34897C83" w14:textId="7F062A3C" w:rsidR="00A77B07" w:rsidRDefault="00A77B07" w:rsidP="00141390">
            <w:r>
              <w:t>QSC5</w:t>
            </w:r>
          </w:p>
        </w:tc>
        <w:tc>
          <w:tcPr>
            <w:tcW w:w="1705" w:type="dxa"/>
            <w:shd w:val="clear" w:color="auto" w:fill="auto"/>
          </w:tcPr>
          <w:p w14:paraId="197A87BB" w14:textId="77777777" w:rsidR="00A77B07" w:rsidRDefault="00A77B07" w:rsidP="00141390">
            <w:r>
              <w:t>Strong(s)Week(w)</w:t>
            </w:r>
          </w:p>
        </w:tc>
      </w:tr>
      <w:tr w:rsidR="00A77B07" w14:paraId="491D7EFA" w14:textId="77777777" w:rsidTr="00141390">
        <w:trPr>
          <w:trHeight w:val="359"/>
          <w:jc w:val="center"/>
        </w:trPr>
        <w:tc>
          <w:tcPr>
            <w:tcW w:w="1705" w:type="dxa"/>
            <w:shd w:val="clear" w:color="auto" w:fill="auto"/>
          </w:tcPr>
          <w:p w14:paraId="3730BFCE" w14:textId="2A8F41A6" w:rsidR="00A77B07" w:rsidRDefault="00A77B07" w:rsidP="00141390">
            <w:r>
              <w:t>QSC6</w:t>
            </w:r>
          </w:p>
        </w:tc>
        <w:tc>
          <w:tcPr>
            <w:tcW w:w="1705" w:type="dxa"/>
            <w:shd w:val="clear" w:color="auto" w:fill="auto"/>
          </w:tcPr>
          <w:p w14:paraId="643B118F" w14:textId="77777777" w:rsidR="00A77B07" w:rsidRDefault="00A77B07" w:rsidP="00141390">
            <w:r>
              <w:t>Strong(s Week(w)</w:t>
            </w:r>
          </w:p>
        </w:tc>
      </w:tr>
    </w:tbl>
    <w:p w14:paraId="0B9D2978" w14:textId="77777777" w:rsidR="00D70502" w:rsidRDefault="00D70502" w:rsidP="00A77B07">
      <w:pPr>
        <w:jc w:val="both"/>
      </w:pPr>
    </w:p>
    <w:p w14:paraId="274CA29B" w14:textId="77777777" w:rsidR="00A77B07" w:rsidRDefault="00A77B07" w:rsidP="00A77B07">
      <w:pPr>
        <w:jc w:val="both"/>
      </w:pPr>
      <w:r>
        <w:t>The above table helps in assessment of quality score for each study in primary study:</w:t>
      </w:r>
    </w:p>
    <w:p w14:paraId="4206EF1F" w14:textId="77777777" w:rsidR="00A77B07" w:rsidRPr="00A77B07" w:rsidRDefault="00A77B07" w:rsidP="00A77B07">
      <w:pPr>
        <w:jc w:val="both"/>
      </w:pPr>
      <w:r>
        <w:tab/>
      </w:r>
    </w:p>
    <w:tbl>
      <w:tblPr>
        <w:tblW w:w="468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00"/>
        <w:gridCol w:w="630"/>
        <w:gridCol w:w="630"/>
        <w:gridCol w:w="630"/>
        <w:gridCol w:w="630"/>
        <w:gridCol w:w="630"/>
        <w:gridCol w:w="630"/>
      </w:tblGrid>
      <w:tr w:rsidR="00A77B07" w:rsidRPr="00A77B07" w14:paraId="6F4445B2" w14:textId="77777777" w:rsidTr="004278A0">
        <w:trPr>
          <w:trHeight w:val="593"/>
        </w:trPr>
        <w:tc>
          <w:tcPr>
            <w:tcW w:w="900" w:type="dxa"/>
            <w:shd w:val="clear" w:color="auto" w:fill="auto"/>
          </w:tcPr>
          <w:p w14:paraId="1F1057CC" w14:textId="77777777" w:rsidR="00A77B07" w:rsidRPr="00A77B07" w:rsidRDefault="00A77B07" w:rsidP="00141390">
            <w:r w:rsidRPr="00A77B07">
              <w:t>Primary  Study</w:t>
            </w:r>
          </w:p>
        </w:tc>
        <w:tc>
          <w:tcPr>
            <w:tcW w:w="630" w:type="dxa"/>
            <w:shd w:val="clear" w:color="auto" w:fill="auto"/>
          </w:tcPr>
          <w:p w14:paraId="5104F74A" w14:textId="77777777" w:rsidR="00A77B07" w:rsidRPr="00A77B07" w:rsidRDefault="00A77B07" w:rsidP="00141390">
            <w:r w:rsidRPr="00A77B07">
              <w:t>QSC1</w:t>
            </w:r>
          </w:p>
        </w:tc>
        <w:tc>
          <w:tcPr>
            <w:tcW w:w="630" w:type="dxa"/>
            <w:shd w:val="clear" w:color="auto" w:fill="auto"/>
          </w:tcPr>
          <w:p w14:paraId="468FA4FA" w14:textId="77777777" w:rsidR="00A77B07" w:rsidRPr="00A77B07" w:rsidRDefault="00A77B07" w:rsidP="00141390">
            <w:r w:rsidRPr="00A77B07">
              <w:t>QSC2</w:t>
            </w:r>
          </w:p>
        </w:tc>
        <w:tc>
          <w:tcPr>
            <w:tcW w:w="630" w:type="dxa"/>
            <w:shd w:val="clear" w:color="auto" w:fill="auto"/>
          </w:tcPr>
          <w:p w14:paraId="0FB8F585" w14:textId="77777777" w:rsidR="00A77B07" w:rsidRPr="00A77B07" w:rsidRDefault="00A77B07" w:rsidP="00141390">
            <w:r w:rsidRPr="00A77B07">
              <w:t>QSC3</w:t>
            </w:r>
          </w:p>
        </w:tc>
        <w:tc>
          <w:tcPr>
            <w:tcW w:w="630" w:type="dxa"/>
            <w:shd w:val="clear" w:color="auto" w:fill="auto"/>
          </w:tcPr>
          <w:p w14:paraId="45AFBBF8" w14:textId="77777777" w:rsidR="00A77B07" w:rsidRPr="00A77B07" w:rsidRDefault="00A77B07" w:rsidP="00141390">
            <w:r w:rsidRPr="00A77B07">
              <w:t>QSC4</w:t>
            </w:r>
          </w:p>
        </w:tc>
        <w:tc>
          <w:tcPr>
            <w:tcW w:w="630" w:type="dxa"/>
            <w:shd w:val="clear" w:color="auto" w:fill="auto"/>
          </w:tcPr>
          <w:p w14:paraId="01CAEBF8" w14:textId="77777777" w:rsidR="00A77B07" w:rsidRPr="00A77B07" w:rsidRDefault="00A77B07" w:rsidP="00141390">
            <w:r w:rsidRPr="00A77B07">
              <w:t>QSC5</w:t>
            </w:r>
          </w:p>
        </w:tc>
        <w:tc>
          <w:tcPr>
            <w:tcW w:w="630" w:type="dxa"/>
            <w:shd w:val="clear" w:color="auto" w:fill="auto"/>
          </w:tcPr>
          <w:p w14:paraId="60CB3886" w14:textId="77777777" w:rsidR="00A77B07" w:rsidRPr="00A77B07" w:rsidRDefault="00A77B07" w:rsidP="00141390">
            <w:r w:rsidRPr="00A77B07">
              <w:t>QSC6</w:t>
            </w:r>
          </w:p>
        </w:tc>
      </w:tr>
      <w:tr w:rsidR="00A77B07" w:rsidRPr="00A77B07" w14:paraId="1422CE4B" w14:textId="77777777" w:rsidTr="004278A0">
        <w:trPr>
          <w:trHeight w:val="350"/>
        </w:trPr>
        <w:tc>
          <w:tcPr>
            <w:tcW w:w="900" w:type="dxa"/>
            <w:shd w:val="clear" w:color="auto" w:fill="auto"/>
          </w:tcPr>
          <w:p w14:paraId="2932A66A" w14:textId="77777777" w:rsidR="00A77B07" w:rsidRPr="00A77B07" w:rsidRDefault="00A77B07" w:rsidP="00141390">
            <w:r w:rsidRPr="00A77B07">
              <w:lastRenderedPageBreak/>
              <w:t>Ref</w:t>
            </w:r>
            <w:r w:rsidRPr="00A77B07">
              <w:fldChar w:fldCharType="begin"/>
            </w:r>
            <w:r w:rsidRPr="00A77B07">
              <w:instrText xml:space="preserve"> ADDIN ZOTERO_ITEM CSL_CITATION {"citationID":"haj6bkub0","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Pr="00A77B07">
              <w:fldChar w:fldCharType="separate"/>
            </w:r>
            <w:r w:rsidRPr="00A77B07">
              <w:t>[2]</w:t>
            </w:r>
            <w:r w:rsidRPr="00A77B07">
              <w:fldChar w:fldCharType="end"/>
            </w:r>
          </w:p>
        </w:tc>
        <w:tc>
          <w:tcPr>
            <w:tcW w:w="630" w:type="dxa"/>
            <w:shd w:val="clear" w:color="auto" w:fill="auto"/>
          </w:tcPr>
          <w:p w14:paraId="172707F4" w14:textId="77777777" w:rsidR="00A77B07" w:rsidRPr="00A77B07" w:rsidRDefault="00A77B07" w:rsidP="00141390">
            <w:r w:rsidRPr="00A77B07">
              <w:t>YES</w:t>
            </w:r>
          </w:p>
        </w:tc>
        <w:tc>
          <w:tcPr>
            <w:tcW w:w="630" w:type="dxa"/>
            <w:shd w:val="clear" w:color="auto" w:fill="auto"/>
          </w:tcPr>
          <w:p w14:paraId="4F68CE24" w14:textId="77777777" w:rsidR="00A77B07" w:rsidRPr="00A77B07" w:rsidRDefault="00A77B07" w:rsidP="00141390">
            <w:r w:rsidRPr="00A77B07">
              <w:t>NO</w:t>
            </w:r>
          </w:p>
        </w:tc>
        <w:tc>
          <w:tcPr>
            <w:tcW w:w="630" w:type="dxa"/>
            <w:shd w:val="clear" w:color="auto" w:fill="auto"/>
          </w:tcPr>
          <w:p w14:paraId="02B92541" w14:textId="77777777" w:rsidR="00A77B07" w:rsidRPr="00A77B07" w:rsidRDefault="00A77B07" w:rsidP="00141390">
            <w:r w:rsidRPr="00A77B07">
              <w:t>YES</w:t>
            </w:r>
          </w:p>
        </w:tc>
        <w:tc>
          <w:tcPr>
            <w:tcW w:w="630" w:type="dxa"/>
            <w:shd w:val="clear" w:color="auto" w:fill="auto"/>
          </w:tcPr>
          <w:p w14:paraId="13D6F0DA" w14:textId="17266105" w:rsidR="00A77B07" w:rsidRPr="00A77B07" w:rsidRDefault="00A77B07" w:rsidP="00141390">
            <w:r w:rsidRPr="00A77B07">
              <w:t>S</w:t>
            </w:r>
          </w:p>
        </w:tc>
        <w:tc>
          <w:tcPr>
            <w:tcW w:w="630" w:type="dxa"/>
            <w:shd w:val="clear" w:color="auto" w:fill="auto"/>
          </w:tcPr>
          <w:p w14:paraId="37E2A48E" w14:textId="3664CC51" w:rsidR="00A77B07" w:rsidRPr="00A77B07" w:rsidRDefault="00A77B07" w:rsidP="00141390">
            <w:r w:rsidRPr="00A77B07">
              <w:t>S</w:t>
            </w:r>
          </w:p>
        </w:tc>
        <w:tc>
          <w:tcPr>
            <w:tcW w:w="630" w:type="dxa"/>
            <w:shd w:val="clear" w:color="auto" w:fill="auto"/>
          </w:tcPr>
          <w:p w14:paraId="0CCF9F66" w14:textId="53FF0E8D" w:rsidR="00A77B07" w:rsidRPr="00A77B07" w:rsidRDefault="00A77B07" w:rsidP="00141390">
            <w:r w:rsidRPr="00A77B07">
              <w:t>S</w:t>
            </w:r>
          </w:p>
        </w:tc>
      </w:tr>
      <w:tr w:rsidR="00A77B07" w:rsidRPr="00A77B07" w14:paraId="374A8EF2" w14:textId="77777777" w:rsidTr="004278A0">
        <w:trPr>
          <w:trHeight w:val="350"/>
        </w:trPr>
        <w:tc>
          <w:tcPr>
            <w:tcW w:w="900" w:type="dxa"/>
            <w:shd w:val="clear" w:color="auto" w:fill="auto"/>
          </w:tcPr>
          <w:p w14:paraId="1650DC9B" w14:textId="77777777" w:rsidR="00A77B07" w:rsidRPr="00A77B07" w:rsidRDefault="00A77B07" w:rsidP="00141390">
            <w:r w:rsidRPr="00A77B07">
              <w:t>Ref</w:t>
            </w:r>
            <w:r w:rsidRPr="00A77B07">
              <w:fldChar w:fldCharType="begin"/>
            </w:r>
            <w:r w:rsidRPr="00A77B07">
              <w:instrText xml:space="preserve"> ADDIN ZOTERO_ITEM CSL_CITATION {"citationID":"13ug1jhtag","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Pr="00A77B07">
              <w:fldChar w:fldCharType="separate"/>
            </w:r>
            <w:r w:rsidRPr="00A77B07">
              <w:t>[7]</w:t>
            </w:r>
            <w:r w:rsidRPr="00A77B07">
              <w:fldChar w:fldCharType="end"/>
            </w:r>
          </w:p>
        </w:tc>
        <w:tc>
          <w:tcPr>
            <w:tcW w:w="630" w:type="dxa"/>
            <w:shd w:val="clear" w:color="auto" w:fill="auto"/>
          </w:tcPr>
          <w:p w14:paraId="372BD31E" w14:textId="7ADE09DE" w:rsidR="00A77B07" w:rsidRPr="00A77B07" w:rsidRDefault="00A77B07" w:rsidP="00141390">
            <w:r w:rsidRPr="00A77B07">
              <w:t>YES</w:t>
            </w:r>
          </w:p>
        </w:tc>
        <w:tc>
          <w:tcPr>
            <w:tcW w:w="630" w:type="dxa"/>
            <w:shd w:val="clear" w:color="auto" w:fill="auto"/>
          </w:tcPr>
          <w:p w14:paraId="274EF134" w14:textId="77777777" w:rsidR="00A77B07" w:rsidRPr="00A77B07" w:rsidRDefault="00A77B07" w:rsidP="00141390">
            <w:r w:rsidRPr="00A77B07">
              <w:t>YES</w:t>
            </w:r>
          </w:p>
        </w:tc>
        <w:tc>
          <w:tcPr>
            <w:tcW w:w="630" w:type="dxa"/>
            <w:shd w:val="clear" w:color="auto" w:fill="auto"/>
          </w:tcPr>
          <w:p w14:paraId="1A88206C" w14:textId="77777777" w:rsidR="00A77B07" w:rsidRPr="00A77B07" w:rsidRDefault="00A77B07" w:rsidP="00141390">
            <w:r w:rsidRPr="00A77B07">
              <w:t>YES</w:t>
            </w:r>
          </w:p>
        </w:tc>
        <w:tc>
          <w:tcPr>
            <w:tcW w:w="630" w:type="dxa"/>
            <w:shd w:val="clear" w:color="auto" w:fill="auto"/>
          </w:tcPr>
          <w:p w14:paraId="7350A27A" w14:textId="332D70E7" w:rsidR="00A77B07" w:rsidRPr="00A77B07" w:rsidRDefault="00A77B07" w:rsidP="00141390">
            <w:r w:rsidRPr="00A77B07">
              <w:t>S</w:t>
            </w:r>
          </w:p>
        </w:tc>
        <w:tc>
          <w:tcPr>
            <w:tcW w:w="630" w:type="dxa"/>
            <w:shd w:val="clear" w:color="auto" w:fill="auto"/>
          </w:tcPr>
          <w:p w14:paraId="77761AF4" w14:textId="77777777" w:rsidR="00A77B07" w:rsidRPr="00A77B07" w:rsidRDefault="00A77B07" w:rsidP="00141390">
            <w:r w:rsidRPr="00A77B07">
              <w:t>W</w:t>
            </w:r>
          </w:p>
        </w:tc>
        <w:tc>
          <w:tcPr>
            <w:tcW w:w="630" w:type="dxa"/>
            <w:shd w:val="clear" w:color="auto" w:fill="auto"/>
          </w:tcPr>
          <w:p w14:paraId="08F4ED91" w14:textId="77777777" w:rsidR="00A77B07" w:rsidRPr="00A77B07" w:rsidRDefault="00A77B07" w:rsidP="00141390">
            <w:r w:rsidRPr="00A77B07">
              <w:t>S</w:t>
            </w:r>
          </w:p>
        </w:tc>
      </w:tr>
      <w:tr w:rsidR="00A77B07" w:rsidRPr="00A77B07" w14:paraId="3141E6DF" w14:textId="77777777" w:rsidTr="004278A0">
        <w:trPr>
          <w:trHeight w:val="350"/>
        </w:trPr>
        <w:tc>
          <w:tcPr>
            <w:tcW w:w="900" w:type="dxa"/>
            <w:shd w:val="clear" w:color="auto" w:fill="auto"/>
          </w:tcPr>
          <w:p w14:paraId="425AA764" w14:textId="77777777" w:rsidR="00A77B07" w:rsidRPr="00A77B07" w:rsidRDefault="00A77B07" w:rsidP="00141390">
            <w:r w:rsidRPr="00A77B07">
              <w:t>Ref</w:t>
            </w:r>
            <w:r w:rsidRPr="00A77B07">
              <w:fldChar w:fldCharType="begin"/>
            </w:r>
            <w:r w:rsidRPr="00A77B07">
              <w:instrText xml:space="preserve"> ADDIN ZOTERO_ITEM CSL_CITATION {"citationID":"28ll9u85f2","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Pr="00A77B07">
              <w:fldChar w:fldCharType="separate"/>
            </w:r>
            <w:r w:rsidRPr="00A77B07">
              <w:t>[6]</w:t>
            </w:r>
            <w:r w:rsidRPr="00A77B07">
              <w:fldChar w:fldCharType="end"/>
            </w:r>
          </w:p>
        </w:tc>
        <w:tc>
          <w:tcPr>
            <w:tcW w:w="630" w:type="dxa"/>
            <w:shd w:val="clear" w:color="auto" w:fill="auto"/>
          </w:tcPr>
          <w:p w14:paraId="2AD47A20" w14:textId="77777777" w:rsidR="00A77B07" w:rsidRPr="00A77B07" w:rsidRDefault="00A77B07" w:rsidP="00141390">
            <w:r w:rsidRPr="00A77B07">
              <w:t>YES</w:t>
            </w:r>
          </w:p>
        </w:tc>
        <w:tc>
          <w:tcPr>
            <w:tcW w:w="630" w:type="dxa"/>
            <w:shd w:val="clear" w:color="auto" w:fill="auto"/>
          </w:tcPr>
          <w:p w14:paraId="345DEC73" w14:textId="77777777" w:rsidR="00A77B07" w:rsidRPr="00A77B07" w:rsidRDefault="00A77B07" w:rsidP="00141390">
            <w:r w:rsidRPr="00A77B07">
              <w:t>YES</w:t>
            </w:r>
          </w:p>
        </w:tc>
        <w:tc>
          <w:tcPr>
            <w:tcW w:w="630" w:type="dxa"/>
            <w:shd w:val="clear" w:color="auto" w:fill="auto"/>
          </w:tcPr>
          <w:p w14:paraId="1244D4EB" w14:textId="77777777" w:rsidR="00A77B07" w:rsidRPr="00A77B07" w:rsidRDefault="00A77B07" w:rsidP="00141390">
            <w:r w:rsidRPr="00A77B07">
              <w:t>NO</w:t>
            </w:r>
          </w:p>
        </w:tc>
        <w:tc>
          <w:tcPr>
            <w:tcW w:w="630" w:type="dxa"/>
            <w:shd w:val="clear" w:color="auto" w:fill="auto"/>
          </w:tcPr>
          <w:p w14:paraId="75A8E661" w14:textId="71510D14" w:rsidR="00A77B07" w:rsidRPr="00A77B07" w:rsidRDefault="00A77B07" w:rsidP="00141390">
            <w:r w:rsidRPr="00A77B07">
              <w:t>W</w:t>
            </w:r>
          </w:p>
        </w:tc>
        <w:tc>
          <w:tcPr>
            <w:tcW w:w="630" w:type="dxa"/>
            <w:shd w:val="clear" w:color="auto" w:fill="auto"/>
          </w:tcPr>
          <w:p w14:paraId="6B9AFB1E" w14:textId="4D6FBD30" w:rsidR="00A77B07" w:rsidRPr="00A77B07" w:rsidRDefault="00A77B07" w:rsidP="00141390">
            <w:r w:rsidRPr="00A77B07">
              <w:t>W</w:t>
            </w:r>
          </w:p>
        </w:tc>
        <w:tc>
          <w:tcPr>
            <w:tcW w:w="630" w:type="dxa"/>
            <w:shd w:val="clear" w:color="auto" w:fill="auto"/>
          </w:tcPr>
          <w:p w14:paraId="33A08CAF" w14:textId="52B9BD44" w:rsidR="00A77B07" w:rsidRPr="00A77B07" w:rsidRDefault="00A77B07" w:rsidP="00141390">
            <w:r w:rsidRPr="00A77B07">
              <w:t>S</w:t>
            </w:r>
          </w:p>
        </w:tc>
      </w:tr>
      <w:tr w:rsidR="00A77B07" w:rsidRPr="00A77B07" w14:paraId="42FF7123" w14:textId="77777777" w:rsidTr="004278A0">
        <w:trPr>
          <w:trHeight w:val="350"/>
        </w:trPr>
        <w:tc>
          <w:tcPr>
            <w:tcW w:w="900" w:type="dxa"/>
            <w:shd w:val="clear" w:color="auto" w:fill="auto"/>
          </w:tcPr>
          <w:p w14:paraId="4842D5EC" w14:textId="77777777" w:rsidR="00A77B07" w:rsidRPr="00A77B07" w:rsidRDefault="00A77B07" w:rsidP="00141390">
            <w:r w:rsidRPr="00A77B07">
              <w:t>Ref</w:t>
            </w:r>
            <w:r w:rsidRPr="00A77B07">
              <w:fldChar w:fldCharType="begin"/>
            </w:r>
            <w:r w:rsidRPr="00A77B07">
              <w:instrText xml:space="preserve"> ADDIN ZOTERO_ITEM CSL_CITATION {"citationID":"1rp6ro9g6a","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Pr="00A77B07">
              <w:fldChar w:fldCharType="separate"/>
            </w:r>
            <w:r w:rsidRPr="00A77B07">
              <w:t>[8]</w:t>
            </w:r>
            <w:r w:rsidRPr="00A77B07">
              <w:fldChar w:fldCharType="end"/>
            </w:r>
          </w:p>
        </w:tc>
        <w:tc>
          <w:tcPr>
            <w:tcW w:w="630" w:type="dxa"/>
            <w:shd w:val="clear" w:color="auto" w:fill="auto"/>
          </w:tcPr>
          <w:p w14:paraId="4715A191" w14:textId="77777777" w:rsidR="00A77B07" w:rsidRPr="00A77B07" w:rsidRDefault="00A77B07" w:rsidP="00141390">
            <w:r w:rsidRPr="00A77B07">
              <w:t>YES</w:t>
            </w:r>
          </w:p>
        </w:tc>
        <w:tc>
          <w:tcPr>
            <w:tcW w:w="630" w:type="dxa"/>
            <w:shd w:val="clear" w:color="auto" w:fill="auto"/>
          </w:tcPr>
          <w:p w14:paraId="23E4018F" w14:textId="77777777" w:rsidR="00A77B07" w:rsidRPr="00A77B07" w:rsidRDefault="00A77B07" w:rsidP="00141390">
            <w:r w:rsidRPr="00A77B07">
              <w:t>YES</w:t>
            </w:r>
          </w:p>
        </w:tc>
        <w:tc>
          <w:tcPr>
            <w:tcW w:w="630" w:type="dxa"/>
            <w:shd w:val="clear" w:color="auto" w:fill="auto"/>
          </w:tcPr>
          <w:p w14:paraId="7D1C822B" w14:textId="77777777" w:rsidR="00A77B07" w:rsidRPr="00A77B07" w:rsidRDefault="00A77B07" w:rsidP="00141390">
            <w:r w:rsidRPr="00A77B07">
              <w:t>YES</w:t>
            </w:r>
          </w:p>
        </w:tc>
        <w:tc>
          <w:tcPr>
            <w:tcW w:w="630" w:type="dxa"/>
            <w:shd w:val="clear" w:color="auto" w:fill="auto"/>
          </w:tcPr>
          <w:p w14:paraId="49BAA6CE" w14:textId="77777777" w:rsidR="00A77B07" w:rsidRPr="00A77B07" w:rsidRDefault="00A77B07" w:rsidP="00141390">
            <w:r w:rsidRPr="00A77B07">
              <w:t>S</w:t>
            </w:r>
          </w:p>
        </w:tc>
        <w:tc>
          <w:tcPr>
            <w:tcW w:w="630" w:type="dxa"/>
            <w:shd w:val="clear" w:color="auto" w:fill="auto"/>
          </w:tcPr>
          <w:p w14:paraId="189DF7FE" w14:textId="77777777" w:rsidR="00A77B07" w:rsidRPr="00A77B07" w:rsidRDefault="00A77B07" w:rsidP="00141390">
            <w:r w:rsidRPr="00A77B07">
              <w:t>S</w:t>
            </w:r>
          </w:p>
        </w:tc>
        <w:tc>
          <w:tcPr>
            <w:tcW w:w="630" w:type="dxa"/>
            <w:shd w:val="clear" w:color="auto" w:fill="auto"/>
          </w:tcPr>
          <w:p w14:paraId="7F3F85DD" w14:textId="3A9EC9F2" w:rsidR="00A77B07" w:rsidRPr="00A77B07" w:rsidRDefault="00A77B07" w:rsidP="00141390">
            <w:r w:rsidRPr="00A77B07">
              <w:t>S</w:t>
            </w:r>
          </w:p>
        </w:tc>
      </w:tr>
      <w:tr w:rsidR="00A77B07" w:rsidRPr="00A77B07" w14:paraId="5F41C683" w14:textId="77777777" w:rsidTr="004278A0">
        <w:trPr>
          <w:trHeight w:val="350"/>
        </w:trPr>
        <w:tc>
          <w:tcPr>
            <w:tcW w:w="900" w:type="dxa"/>
            <w:shd w:val="clear" w:color="auto" w:fill="auto"/>
          </w:tcPr>
          <w:p w14:paraId="5CA41D4F" w14:textId="77777777" w:rsidR="00A77B07" w:rsidRPr="00A77B07" w:rsidRDefault="00A77B07" w:rsidP="00141390">
            <w:r w:rsidRPr="00A77B07">
              <w:t>Ref</w:t>
            </w:r>
            <w:r w:rsidRPr="00A77B07">
              <w:fldChar w:fldCharType="begin"/>
            </w:r>
            <w:r w:rsidRPr="00A77B07">
              <w:instrText xml:space="preserve"> ADDIN ZOTERO_ITEM CSL_CITATION {"citationID":"1f2p9ec2l6","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Pr="00A77B07">
              <w:fldChar w:fldCharType="separate"/>
            </w:r>
            <w:r w:rsidRPr="00A77B07">
              <w:t>[5]</w:t>
            </w:r>
            <w:r w:rsidRPr="00A77B07">
              <w:fldChar w:fldCharType="end"/>
            </w:r>
          </w:p>
        </w:tc>
        <w:tc>
          <w:tcPr>
            <w:tcW w:w="630" w:type="dxa"/>
            <w:shd w:val="clear" w:color="auto" w:fill="auto"/>
          </w:tcPr>
          <w:p w14:paraId="1F05587C" w14:textId="77777777" w:rsidR="00A77B07" w:rsidRPr="00A77B07" w:rsidRDefault="00A77B07" w:rsidP="00141390">
            <w:r w:rsidRPr="00A77B07">
              <w:t>YES</w:t>
            </w:r>
          </w:p>
        </w:tc>
        <w:tc>
          <w:tcPr>
            <w:tcW w:w="630" w:type="dxa"/>
            <w:shd w:val="clear" w:color="auto" w:fill="auto"/>
          </w:tcPr>
          <w:p w14:paraId="2B205F65" w14:textId="77777777" w:rsidR="00A77B07" w:rsidRPr="00A77B07" w:rsidRDefault="00A77B07" w:rsidP="00141390">
            <w:r w:rsidRPr="00A77B07">
              <w:t>YES</w:t>
            </w:r>
          </w:p>
        </w:tc>
        <w:tc>
          <w:tcPr>
            <w:tcW w:w="630" w:type="dxa"/>
            <w:shd w:val="clear" w:color="auto" w:fill="auto"/>
          </w:tcPr>
          <w:p w14:paraId="13F87113" w14:textId="77777777" w:rsidR="00A77B07" w:rsidRPr="00A77B07" w:rsidRDefault="00A77B07" w:rsidP="00141390">
            <w:r w:rsidRPr="00A77B07">
              <w:t>YES</w:t>
            </w:r>
          </w:p>
        </w:tc>
        <w:tc>
          <w:tcPr>
            <w:tcW w:w="630" w:type="dxa"/>
            <w:shd w:val="clear" w:color="auto" w:fill="auto"/>
          </w:tcPr>
          <w:p w14:paraId="3D168F0A" w14:textId="77777777" w:rsidR="00A77B07" w:rsidRPr="00A77B07" w:rsidRDefault="00A77B07" w:rsidP="00141390">
            <w:r w:rsidRPr="00A77B07">
              <w:t>S</w:t>
            </w:r>
          </w:p>
        </w:tc>
        <w:tc>
          <w:tcPr>
            <w:tcW w:w="630" w:type="dxa"/>
            <w:shd w:val="clear" w:color="auto" w:fill="auto"/>
          </w:tcPr>
          <w:p w14:paraId="257A41C2" w14:textId="77777777" w:rsidR="00A77B07" w:rsidRPr="00A77B07" w:rsidRDefault="00A77B07" w:rsidP="00141390">
            <w:r w:rsidRPr="00A77B07">
              <w:t>W</w:t>
            </w:r>
          </w:p>
        </w:tc>
        <w:tc>
          <w:tcPr>
            <w:tcW w:w="630" w:type="dxa"/>
            <w:shd w:val="clear" w:color="auto" w:fill="auto"/>
          </w:tcPr>
          <w:p w14:paraId="5E39821F" w14:textId="77777777" w:rsidR="00A77B07" w:rsidRPr="00A77B07" w:rsidRDefault="00A77B07" w:rsidP="00141390">
            <w:r w:rsidRPr="00A77B07">
              <w:t>S</w:t>
            </w:r>
          </w:p>
        </w:tc>
      </w:tr>
      <w:tr w:rsidR="00A77B07" w:rsidRPr="00A77B07" w14:paraId="538CCB96" w14:textId="77777777" w:rsidTr="004278A0">
        <w:trPr>
          <w:trHeight w:val="260"/>
        </w:trPr>
        <w:tc>
          <w:tcPr>
            <w:tcW w:w="900" w:type="dxa"/>
            <w:shd w:val="clear" w:color="auto" w:fill="auto"/>
          </w:tcPr>
          <w:p w14:paraId="796974F7" w14:textId="77777777" w:rsidR="00A77B07" w:rsidRPr="00A77B07" w:rsidRDefault="00A77B07" w:rsidP="00141390">
            <w:r w:rsidRPr="00A77B07">
              <w:t>Ref</w:t>
            </w:r>
            <w:r w:rsidRPr="00A77B07">
              <w:fldChar w:fldCharType="begin"/>
            </w:r>
            <w:r w:rsidRPr="00A77B07">
              <w:instrText xml:space="preserve"> ADDIN ZOTERO_ITEM CSL_CITATION {"citationID":"1udph1pi7c","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Pr="00A77B07">
              <w:fldChar w:fldCharType="separate"/>
            </w:r>
            <w:r w:rsidRPr="00A77B07">
              <w:t>[4]</w:t>
            </w:r>
            <w:r w:rsidRPr="00A77B07">
              <w:fldChar w:fldCharType="end"/>
            </w:r>
          </w:p>
        </w:tc>
        <w:tc>
          <w:tcPr>
            <w:tcW w:w="630" w:type="dxa"/>
            <w:shd w:val="clear" w:color="auto" w:fill="auto"/>
          </w:tcPr>
          <w:p w14:paraId="5DB91EB7" w14:textId="77777777" w:rsidR="00A77B07" w:rsidRPr="00A77B07" w:rsidRDefault="00A77B07" w:rsidP="00141390">
            <w:r w:rsidRPr="00A77B07">
              <w:t>YES</w:t>
            </w:r>
          </w:p>
        </w:tc>
        <w:tc>
          <w:tcPr>
            <w:tcW w:w="630" w:type="dxa"/>
            <w:shd w:val="clear" w:color="auto" w:fill="auto"/>
          </w:tcPr>
          <w:p w14:paraId="21DC3D68" w14:textId="77777777" w:rsidR="00A77B07" w:rsidRPr="00A77B07" w:rsidRDefault="00A77B07" w:rsidP="00141390">
            <w:r w:rsidRPr="00A77B07">
              <w:t>YES</w:t>
            </w:r>
          </w:p>
        </w:tc>
        <w:tc>
          <w:tcPr>
            <w:tcW w:w="630" w:type="dxa"/>
            <w:shd w:val="clear" w:color="auto" w:fill="auto"/>
          </w:tcPr>
          <w:p w14:paraId="192C79FA" w14:textId="77777777" w:rsidR="00A77B07" w:rsidRPr="00A77B07" w:rsidRDefault="00A77B07" w:rsidP="00141390">
            <w:r w:rsidRPr="00A77B07">
              <w:t>YES</w:t>
            </w:r>
          </w:p>
        </w:tc>
        <w:tc>
          <w:tcPr>
            <w:tcW w:w="630" w:type="dxa"/>
            <w:shd w:val="clear" w:color="auto" w:fill="auto"/>
          </w:tcPr>
          <w:p w14:paraId="5A503254" w14:textId="78B6267F" w:rsidR="00A77B07" w:rsidRPr="00A77B07" w:rsidRDefault="00A77B07" w:rsidP="00141390">
            <w:r w:rsidRPr="00A77B07">
              <w:t>S</w:t>
            </w:r>
          </w:p>
        </w:tc>
        <w:tc>
          <w:tcPr>
            <w:tcW w:w="630" w:type="dxa"/>
            <w:shd w:val="clear" w:color="auto" w:fill="auto"/>
          </w:tcPr>
          <w:p w14:paraId="51A7976F" w14:textId="77777777" w:rsidR="00A77B07" w:rsidRPr="00A77B07" w:rsidRDefault="00A77B07" w:rsidP="00141390">
            <w:r w:rsidRPr="00A77B07">
              <w:t>S</w:t>
            </w:r>
          </w:p>
        </w:tc>
        <w:tc>
          <w:tcPr>
            <w:tcW w:w="630" w:type="dxa"/>
            <w:shd w:val="clear" w:color="auto" w:fill="auto"/>
          </w:tcPr>
          <w:p w14:paraId="25694BC7" w14:textId="7EEFD151" w:rsidR="00A77B07" w:rsidRPr="00A77B07" w:rsidRDefault="00A77B07" w:rsidP="00141390">
            <w:r w:rsidRPr="00A77B07">
              <w:t>S</w:t>
            </w:r>
          </w:p>
        </w:tc>
      </w:tr>
      <w:tr w:rsidR="00A77B07" w:rsidRPr="00A77B07" w14:paraId="2C1B6BEC" w14:textId="77777777" w:rsidTr="004278A0">
        <w:trPr>
          <w:trHeight w:val="350"/>
        </w:trPr>
        <w:tc>
          <w:tcPr>
            <w:tcW w:w="900" w:type="dxa"/>
            <w:shd w:val="clear" w:color="auto" w:fill="auto"/>
          </w:tcPr>
          <w:p w14:paraId="5B6B1F78" w14:textId="77777777" w:rsidR="00A77B07" w:rsidRPr="00A77B07" w:rsidRDefault="00A77B07" w:rsidP="00141390">
            <w:r w:rsidRPr="00A77B07">
              <w:t>Ref</w:t>
            </w:r>
            <w:r w:rsidRPr="00A77B07">
              <w:fldChar w:fldCharType="begin"/>
            </w:r>
            <w:r w:rsidRPr="00A77B07">
              <w:instrText xml:space="preserve"> ADDIN ZOTERO_ITEM CSL_CITATION {"citationID":"1ln7o4akbg","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Pr="00A77B07">
              <w:fldChar w:fldCharType="separate"/>
            </w:r>
            <w:r w:rsidRPr="00A77B07">
              <w:t>[1]</w:t>
            </w:r>
            <w:r w:rsidRPr="00A77B07">
              <w:fldChar w:fldCharType="end"/>
            </w:r>
          </w:p>
        </w:tc>
        <w:tc>
          <w:tcPr>
            <w:tcW w:w="630" w:type="dxa"/>
            <w:shd w:val="clear" w:color="auto" w:fill="auto"/>
          </w:tcPr>
          <w:p w14:paraId="37A3209A" w14:textId="77777777" w:rsidR="00A77B07" w:rsidRPr="00A77B07" w:rsidRDefault="00A77B07" w:rsidP="00141390">
            <w:r w:rsidRPr="00A77B07">
              <w:t>YES</w:t>
            </w:r>
          </w:p>
        </w:tc>
        <w:tc>
          <w:tcPr>
            <w:tcW w:w="630" w:type="dxa"/>
            <w:shd w:val="clear" w:color="auto" w:fill="auto"/>
          </w:tcPr>
          <w:p w14:paraId="08267DE7" w14:textId="77777777" w:rsidR="00A77B07" w:rsidRPr="00A77B07" w:rsidRDefault="00A77B07" w:rsidP="00141390">
            <w:r w:rsidRPr="00A77B07">
              <w:t>YES</w:t>
            </w:r>
          </w:p>
        </w:tc>
        <w:tc>
          <w:tcPr>
            <w:tcW w:w="630" w:type="dxa"/>
            <w:shd w:val="clear" w:color="auto" w:fill="auto"/>
          </w:tcPr>
          <w:p w14:paraId="47B8C51C" w14:textId="77777777" w:rsidR="00A77B07" w:rsidRPr="00A77B07" w:rsidRDefault="00A77B07" w:rsidP="00141390">
            <w:r w:rsidRPr="00A77B07">
              <w:t>YES</w:t>
            </w:r>
          </w:p>
        </w:tc>
        <w:tc>
          <w:tcPr>
            <w:tcW w:w="630" w:type="dxa"/>
            <w:shd w:val="clear" w:color="auto" w:fill="auto"/>
          </w:tcPr>
          <w:p w14:paraId="166E93DF" w14:textId="77777777" w:rsidR="00A77B07" w:rsidRPr="00A77B07" w:rsidRDefault="00A77B07" w:rsidP="00141390">
            <w:r w:rsidRPr="00A77B07">
              <w:t>S</w:t>
            </w:r>
          </w:p>
        </w:tc>
        <w:tc>
          <w:tcPr>
            <w:tcW w:w="630" w:type="dxa"/>
            <w:shd w:val="clear" w:color="auto" w:fill="auto"/>
          </w:tcPr>
          <w:p w14:paraId="2B2B9D8B" w14:textId="77777777" w:rsidR="00A77B07" w:rsidRPr="00A77B07" w:rsidRDefault="00A77B07" w:rsidP="00141390">
            <w:r w:rsidRPr="00A77B07">
              <w:t>S</w:t>
            </w:r>
          </w:p>
        </w:tc>
        <w:tc>
          <w:tcPr>
            <w:tcW w:w="630" w:type="dxa"/>
            <w:shd w:val="clear" w:color="auto" w:fill="auto"/>
          </w:tcPr>
          <w:p w14:paraId="43479492" w14:textId="513E01F1" w:rsidR="00A77B07" w:rsidRPr="00A77B07" w:rsidRDefault="00A77B07" w:rsidP="00141390">
            <w:r w:rsidRPr="00A77B07">
              <w:t>S</w:t>
            </w:r>
          </w:p>
        </w:tc>
      </w:tr>
      <w:tr w:rsidR="00A77B07" w:rsidRPr="00A77B07" w14:paraId="25CD4D14" w14:textId="77777777" w:rsidTr="004278A0">
        <w:trPr>
          <w:trHeight w:val="350"/>
        </w:trPr>
        <w:tc>
          <w:tcPr>
            <w:tcW w:w="900" w:type="dxa"/>
            <w:shd w:val="clear" w:color="auto" w:fill="auto"/>
          </w:tcPr>
          <w:p w14:paraId="33081021" w14:textId="77777777" w:rsidR="00A77B07" w:rsidRPr="00A77B07" w:rsidRDefault="00A77B07" w:rsidP="00141390">
            <w:r w:rsidRPr="00A77B07">
              <w:t>Ref</w:t>
            </w:r>
            <w:r w:rsidRPr="00A77B07">
              <w:fldChar w:fldCharType="begin"/>
            </w:r>
            <w:r w:rsidRPr="00A77B07">
              <w:instrText xml:space="preserve"> ADDIN ZOTERO_ITEM CSL_CITATION {"citationID":"ero5ll4qd","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rsidRPr="00A77B07">
              <w:fldChar w:fldCharType="separate"/>
            </w:r>
            <w:r w:rsidRPr="00A77B07">
              <w:t>[9]</w:t>
            </w:r>
            <w:r w:rsidRPr="00A77B07">
              <w:fldChar w:fldCharType="end"/>
            </w:r>
          </w:p>
        </w:tc>
        <w:tc>
          <w:tcPr>
            <w:tcW w:w="630" w:type="dxa"/>
            <w:shd w:val="clear" w:color="auto" w:fill="auto"/>
          </w:tcPr>
          <w:p w14:paraId="575FA232" w14:textId="77777777" w:rsidR="00A77B07" w:rsidRPr="00A77B07" w:rsidRDefault="00A77B07" w:rsidP="00141390">
            <w:r w:rsidRPr="00A77B07">
              <w:t>NO</w:t>
            </w:r>
          </w:p>
        </w:tc>
        <w:tc>
          <w:tcPr>
            <w:tcW w:w="630" w:type="dxa"/>
            <w:shd w:val="clear" w:color="auto" w:fill="auto"/>
          </w:tcPr>
          <w:p w14:paraId="0ADE3AB3" w14:textId="77777777" w:rsidR="00A77B07" w:rsidRPr="00A77B07" w:rsidRDefault="00A77B07" w:rsidP="00141390">
            <w:r w:rsidRPr="00A77B07">
              <w:t>YES</w:t>
            </w:r>
          </w:p>
        </w:tc>
        <w:tc>
          <w:tcPr>
            <w:tcW w:w="630" w:type="dxa"/>
            <w:shd w:val="clear" w:color="auto" w:fill="auto"/>
          </w:tcPr>
          <w:p w14:paraId="0A7E9309" w14:textId="77777777" w:rsidR="00A77B07" w:rsidRPr="00A77B07" w:rsidRDefault="00A77B07" w:rsidP="00141390">
            <w:r w:rsidRPr="00A77B07">
              <w:t>YES</w:t>
            </w:r>
          </w:p>
        </w:tc>
        <w:tc>
          <w:tcPr>
            <w:tcW w:w="630" w:type="dxa"/>
            <w:shd w:val="clear" w:color="auto" w:fill="auto"/>
          </w:tcPr>
          <w:p w14:paraId="34DB87FA" w14:textId="52DD5B95" w:rsidR="00A77B07" w:rsidRPr="00A77B07" w:rsidRDefault="00A77B07" w:rsidP="00141390">
            <w:r w:rsidRPr="00A77B07">
              <w:t>S</w:t>
            </w:r>
          </w:p>
        </w:tc>
        <w:tc>
          <w:tcPr>
            <w:tcW w:w="630" w:type="dxa"/>
            <w:shd w:val="clear" w:color="auto" w:fill="auto"/>
          </w:tcPr>
          <w:p w14:paraId="64FC5523" w14:textId="110F4596" w:rsidR="00A77B07" w:rsidRPr="00A77B07" w:rsidRDefault="00A77B07" w:rsidP="00141390">
            <w:r w:rsidRPr="00A77B07">
              <w:t>S</w:t>
            </w:r>
          </w:p>
        </w:tc>
        <w:tc>
          <w:tcPr>
            <w:tcW w:w="630" w:type="dxa"/>
            <w:shd w:val="clear" w:color="auto" w:fill="auto"/>
          </w:tcPr>
          <w:p w14:paraId="3F5B1F51" w14:textId="11ED58E5" w:rsidR="00A77B07" w:rsidRPr="00A77B07" w:rsidRDefault="00A77B07" w:rsidP="00141390">
            <w:r w:rsidRPr="00A77B07">
              <w:t>S</w:t>
            </w:r>
          </w:p>
        </w:tc>
      </w:tr>
    </w:tbl>
    <w:p w14:paraId="59781505" w14:textId="77777777" w:rsidR="00141390" w:rsidRDefault="00141390" w:rsidP="00A77B07">
      <w:pPr>
        <w:jc w:val="both"/>
      </w:pPr>
    </w:p>
    <w:p w14:paraId="5012CC42" w14:textId="77777777" w:rsidR="00A77B07" w:rsidRDefault="00A77B07" w:rsidP="00141390">
      <w:pPr>
        <w:ind w:firstLine="720"/>
        <w:jc w:val="both"/>
      </w:pPr>
      <w:r w:rsidRPr="00A77B07">
        <w:t>We applied the quality assessment criteria for</w:t>
      </w:r>
      <w:r>
        <w:t xml:space="preserve"> interpretation purposes and utilize them for the research studies by strengthening the interfaces where they are applicable.</w:t>
      </w:r>
    </w:p>
    <w:p w14:paraId="6ECB33C2" w14:textId="77777777" w:rsidR="00141390" w:rsidRDefault="00141390" w:rsidP="00060927">
      <w:pPr>
        <w:jc w:val="both"/>
      </w:pPr>
    </w:p>
    <w:p w14:paraId="76F3B11B" w14:textId="77777777" w:rsidR="00B735E6" w:rsidRDefault="00B735E6" w:rsidP="00060927">
      <w:pPr>
        <w:jc w:val="both"/>
      </w:pPr>
      <w:r>
        <w:t xml:space="preserve">Validation of Protocol: </w:t>
      </w:r>
    </w:p>
    <w:p w14:paraId="62BD7B99" w14:textId="7A4EBB15" w:rsidR="00B735E6" w:rsidRDefault="00B735E6" w:rsidP="00060927">
      <w:pPr>
        <w:ind w:firstLine="720"/>
        <w:jc w:val="both"/>
      </w:pPr>
      <w:r>
        <w:t>The whole search strategy used the same recorded document is used for quality assessment criteria .Then the final results were done on the Microsoft word document on Macintosh System for our literature review. We used reference management tool for the referencing .The results we obtained are trust worthy as they say about challenge of HRM. Out of total 35 papers 11 papers are trustworthy</w:t>
      </w:r>
      <w:r w:rsidR="00AE568D">
        <w:t>,</w:t>
      </w:r>
      <w:r>
        <w:t xml:space="preserve"> that should be included in</w:t>
      </w:r>
      <w:r w:rsidR="00AE568D">
        <w:t xml:space="preserve"> the literature review are hand</w:t>
      </w:r>
      <w:r>
        <w:t xml:space="preserve">picked conference publications certainly used in our final evaluation results </w:t>
      </w:r>
      <w:r w:rsidR="0043715E">
        <w:t>.T</w:t>
      </w:r>
      <w:r>
        <w:t>hey are genuine once to look into for challenges in HRM in software industry.</w:t>
      </w:r>
    </w:p>
    <w:p w14:paraId="7C32F191" w14:textId="77777777" w:rsidR="005C0561" w:rsidRDefault="005C0561" w:rsidP="00A77B07">
      <w:pPr>
        <w:jc w:val="both"/>
      </w:pPr>
    </w:p>
    <w:p w14:paraId="496A2F9A" w14:textId="77777777" w:rsidR="00A77B07" w:rsidRDefault="00A77B07" w:rsidP="00212195">
      <w:pPr>
        <w:jc w:val="both"/>
      </w:pPr>
      <w:r>
        <w:t>Data Extraction Process:</w:t>
      </w:r>
    </w:p>
    <w:p w14:paraId="09B0FE64" w14:textId="401523D2" w:rsidR="000D7CEE" w:rsidRDefault="00A77B07" w:rsidP="00A77B07">
      <w:pPr>
        <w:jc w:val="both"/>
      </w:pPr>
      <w:r>
        <w:t xml:space="preserve">     </w:t>
      </w:r>
      <w:r w:rsidR="008325FD">
        <w:t>We</w:t>
      </w:r>
      <w:r w:rsidR="00E406AF">
        <w:t xml:space="preserve"> used the Macintosh PAGES and </w:t>
      </w:r>
      <w:r w:rsidR="008325FD">
        <w:t>KEYNOTE and</w:t>
      </w:r>
      <w:r w:rsidR="00E406AF">
        <w:t xml:space="preserve"> for diagrams and Tables NUMBERS </w:t>
      </w:r>
      <w:r w:rsidR="008325FD">
        <w:t>in order</w:t>
      </w:r>
      <w:r w:rsidR="00E406AF">
        <w:t xml:space="preserve"> to </w:t>
      </w:r>
      <w:r w:rsidR="008325FD">
        <w:t>conveniently</w:t>
      </w:r>
      <w:r w:rsidR="00E406AF">
        <w:t xml:space="preserve"> store and use the data for our research question and </w:t>
      </w:r>
      <w:r w:rsidR="008325FD">
        <w:t>also</w:t>
      </w:r>
      <w:r w:rsidR="00E406AF">
        <w:t xml:space="preserve"> the form we used for quality assessment is also written in </w:t>
      </w:r>
      <w:r w:rsidR="008325FD">
        <w:t>pages. The</w:t>
      </w:r>
      <w:r>
        <w:t xml:space="preserve"> appended 11 papers from which the following key result are extracted from the followin</w:t>
      </w:r>
      <w:r w:rsidR="00906DC7">
        <w:t xml:space="preserve">g papers </w:t>
      </w:r>
      <w:r w:rsidR="000D7CEE">
        <w:t xml:space="preserve">and word </w:t>
      </w:r>
      <w:r w:rsidR="008325FD">
        <w:t>documentation is</w:t>
      </w:r>
      <w:r w:rsidR="000D7CEE">
        <w:t xml:space="preserve"> done.</w:t>
      </w:r>
    </w:p>
    <w:tbl>
      <w:tblPr>
        <w:tblW w:w="55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82"/>
        <w:gridCol w:w="1306"/>
        <w:gridCol w:w="2610"/>
      </w:tblGrid>
      <w:tr w:rsidR="007816C3" w14:paraId="0512F0BF" w14:textId="77777777" w:rsidTr="007816C3">
        <w:tc>
          <w:tcPr>
            <w:tcW w:w="1682" w:type="dxa"/>
            <w:shd w:val="clear" w:color="auto" w:fill="auto"/>
          </w:tcPr>
          <w:p w14:paraId="178D9EA0" w14:textId="2DBABD8C" w:rsidR="00163ED1" w:rsidRDefault="00163ED1" w:rsidP="007816C3">
            <w:pPr>
              <w:jc w:val="both"/>
            </w:pPr>
            <w:r>
              <w:t>Papers that w</w:t>
            </w:r>
            <w:r w:rsidR="00050202">
              <w:t xml:space="preserve">ere selected to do </w:t>
            </w:r>
            <w:r w:rsidR="00EE21C2">
              <w:t>research based</w:t>
            </w:r>
            <w:r w:rsidR="000742AD">
              <w:t xml:space="preserve"> on which particular data is extracted.</w:t>
            </w:r>
          </w:p>
        </w:tc>
        <w:tc>
          <w:tcPr>
            <w:tcW w:w="1306" w:type="dxa"/>
            <w:shd w:val="clear" w:color="auto" w:fill="auto"/>
          </w:tcPr>
          <w:p w14:paraId="721EDE8B" w14:textId="66D52388" w:rsidR="00163ED1" w:rsidRDefault="000742AD" w:rsidP="007816C3">
            <w:pPr>
              <w:jc w:val="both"/>
            </w:pPr>
            <w:r>
              <w:t xml:space="preserve">Impact </w:t>
            </w:r>
            <w:r w:rsidR="00FA2259">
              <w:t xml:space="preserve">of paper </w:t>
            </w:r>
            <w:r>
              <w:t>data extracted on review. High(H)</w:t>
            </w:r>
          </w:p>
          <w:p w14:paraId="2F0B1660" w14:textId="5D1CC10A" w:rsidR="000742AD" w:rsidRDefault="000742AD" w:rsidP="007816C3">
            <w:pPr>
              <w:jc w:val="both"/>
            </w:pPr>
            <w:r>
              <w:t>Use, low use</w:t>
            </w:r>
            <w:r w:rsidR="00FA2259">
              <w:t xml:space="preserve"> </w:t>
            </w:r>
            <w:r>
              <w:t>(L).</w:t>
            </w:r>
          </w:p>
        </w:tc>
        <w:tc>
          <w:tcPr>
            <w:tcW w:w="2610" w:type="dxa"/>
            <w:shd w:val="clear" w:color="auto" w:fill="auto"/>
          </w:tcPr>
          <w:p w14:paraId="576627D5" w14:textId="43843409" w:rsidR="00163ED1" w:rsidRDefault="00163ED1" w:rsidP="007816C3">
            <w:pPr>
              <w:jc w:val="both"/>
            </w:pPr>
            <w:r>
              <w:t>W</w:t>
            </w:r>
            <w:r w:rsidR="00050202">
              <w:t xml:space="preserve">e were interested in doing challenges in HRM in Software industry so extracted the Specific part of </w:t>
            </w:r>
            <w:r w:rsidR="00EE21C2">
              <w:t>data for</w:t>
            </w:r>
            <w:r w:rsidR="00050202">
              <w:t xml:space="preserve"> the required results for research.</w:t>
            </w:r>
          </w:p>
        </w:tc>
      </w:tr>
      <w:tr w:rsidR="007816C3" w14:paraId="74D6D7FF" w14:textId="77777777" w:rsidTr="007816C3">
        <w:tc>
          <w:tcPr>
            <w:tcW w:w="1682" w:type="dxa"/>
            <w:shd w:val="clear" w:color="auto" w:fill="auto"/>
          </w:tcPr>
          <w:p w14:paraId="42AA851C" w14:textId="254C6306" w:rsidR="00163ED1" w:rsidRDefault="00163ED1" w:rsidP="007816C3">
            <w:pPr>
              <w:jc w:val="both"/>
            </w:pPr>
            <w:r>
              <w:t>REF</w:t>
            </w:r>
            <w:r w:rsidR="000742AD">
              <w:fldChar w:fldCharType="begin"/>
            </w:r>
            <w:r w:rsidR="000742AD">
              <w:instrText xml:space="preserve"> ADDIN ZOTERO_ITEM CSL_CITATION {"citationID":"q43gat9hl","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0742AD">
              <w:fldChar w:fldCharType="separate"/>
            </w:r>
            <w:r w:rsidR="000742AD" w:rsidRPr="000742AD">
              <w:t>[2]</w:t>
            </w:r>
            <w:r w:rsidR="000742AD">
              <w:fldChar w:fldCharType="end"/>
            </w:r>
          </w:p>
        </w:tc>
        <w:tc>
          <w:tcPr>
            <w:tcW w:w="1306" w:type="dxa"/>
            <w:shd w:val="clear" w:color="auto" w:fill="auto"/>
          </w:tcPr>
          <w:p w14:paraId="22C16614" w14:textId="5E6608F5" w:rsidR="00163ED1" w:rsidRDefault="000742AD" w:rsidP="007816C3">
            <w:pPr>
              <w:jc w:val="both"/>
            </w:pPr>
            <w:r>
              <w:t xml:space="preserve">     H</w:t>
            </w:r>
          </w:p>
        </w:tc>
        <w:tc>
          <w:tcPr>
            <w:tcW w:w="2610" w:type="dxa"/>
            <w:shd w:val="clear" w:color="auto" w:fill="auto"/>
          </w:tcPr>
          <w:p w14:paraId="7075DE1C" w14:textId="1CDE9A6E" w:rsidR="00163ED1" w:rsidRDefault="00050202" w:rsidP="007816C3">
            <w:pPr>
              <w:jc w:val="both"/>
            </w:pPr>
            <w:r>
              <w:t xml:space="preserve">Centralized </w:t>
            </w:r>
            <w:r w:rsidR="0000455A">
              <w:t>vs</w:t>
            </w:r>
            <w:r>
              <w:t xml:space="preserve"> decentralized user Design.</w:t>
            </w:r>
          </w:p>
        </w:tc>
      </w:tr>
      <w:tr w:rsidR="007816C3" w14:paraId="04874A66" w14:textId="77777777" w:rsidTr="007816C3">
        <w:tc>
          <w:tcPr>
            <w:tcW w:w="1682" w:type="dxa"/>
            <w:shd w:val="clear" w:color="auto" w:fill="auto"/>
          </w:tcPr>
          <w:p w14:paraId="71294D57" w14:textId="39E4B20A" w:rsidR="00163ED1" w:rsidRDefault="00163ED1" w:rsidP="007816C3">
            <w:pPr>
              <w:jc w:val="both"/>
            </w:pPr>
            <w:r>
              <w:t>REF</w:t>
            </w:r>
            <w:r w:rsidR="000742AD">
              <w:fldChar w:fldCharType="begin"/>
            </w:r>
            <w:r w:rsidR="000742AD">
              <w:instrText xml:space="preserve"> ADDIN ZOTERO_ITEM CSL_CITATION {"citationID":"18s9co89c3","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rsidR="000742AD">
              <w:fldChar w:fldCharType="separate"/>
            </w:r>
            <w:r w:rsidR="000742AD" w:rsidRPr="000742AD">
              <w:t>[3]</w:t>
            </w:r>
            <w:r w:rsidR="000742AD">
              <w:fldChar w:fldCharType="end"/>
            </w:r>
          </w:p>
        </w:tc>
        <w:tc>
          <w:tcPr>
            <w:tcW w:w="1306" w:type="dxa"/>
            <w:shd w:val="clear" w:color="auto" w:fill="auto"/>
          </w:tcPr>
          <w:p w14:paraId="5888FE9C" w14:textId="6B86FA27" w:rsidR="00163ED1" w:rsidRDefault="000742AD" w:rsidP="007816C3">
            <w:pPr>
              <w:jc w:val="both"/>
            </w:pPr>
            <w:r>
              <w:t xml:space="preserve">      L</w:t>
            </w:r>
          </w:p>
        </w:tc>
        <w:tc>
          <w:tcPr>
            <w:tcW w:w="2610" w:type="dxa"/>
            <w:shd w:val="clear" w:color="auto" w:fill="auto"/>
          </w:tcPr>
          <w:p w14:paraId="1A9C9831" w14:textId="1873B720" w:rsidR="00163ED1" w:rsidRDefault="00050202" w:rsidP="007816C3">
            <w:pPr>
              <w:jc w:val="both"/>
            </w:pPr>
            <w:r>
              <w:t>Role of training in Software industry.</w:t>
            </w:r>
          </w:p>
        </w:tc>
      </w:tr>
      <w:tr w:rsidR="007816C3" w14:paraId="68E3B8B7" w14:textId="77777777" w:rsidTr="007816C3">
        <w:tc>
          <w:tcPr>
            <w:tcW w:w="1682" w:type="dxa"/>
            <w:shd w:val="clear" w:color="auto" w:fill="auto"/>
          </w:tcPr>
          <w:p w14:paraId="553DE02E" w14:textId="129DC9D1" w:rsidR="00163ED1" w:rsidRDefault="00163ED1" w:rsidP="007816C3">
            <w:pPr>
              <w:jc w:val="both"/>
            </w:pPr>
            <w:r>
              <w:t>REF</w:t>
            </w:r>
            <w:r w:rsidR="000742AD">
              <w:fldChar w:fldCharType="begin"/>
            </w:r>
            <w:r w:rsidR="000742AD">
              <w:instrText xml:space="preserve"> ADDIN ZOTERO_ITEM CSL_CITATION {"citationID":"b7op8s633","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000742AD">
              <w:fldChar w:fldCharType="separate"/>
            </w:r>
            <w:r w:rsidR="000742AD" w:rsidRPr="000742AD">
              <w:t>[7]</w:t>
            </w:r>
            <w:r w:rsidR="000742AD">
              <w:fldChar w:fldCharType="end"/>
            </w:r>
          </w:p>
        </w:tc>
        <w:tc>
          <w:tcPr>
            <w:tcW w:w="1306" w:type="dxa"/>
            <w:shd w:val="clear" w:color="auto" w:fill="auto"/>
          </w:tcPr>
          <w:p w14:paraId="41CE163C" w14:textId="330D3B02" w:rsidR="00163ED1" w:rsidRDefault="000742AD" w:rsidP="007816C3">
            <w:pPr>
              <w:jc w:val="both"/>
            </w:pPr>
            <w:r>
              <w:t xml:space="preserve">      L</w:t>
            </w:r>
          </w:p>
        </w:tc>
        <w:tc>
          <w:tcPr>
            <w:tcW w:w="2610" w:type="dxa"/>
            <w:shd w:val="clear" w:color="auto" w:fill="auto"/>
          </w:tcPr>
          <w:p w14:paraId="1A37C741" w14:textId="2A450917" w:rsidR="00163ED1" w:rsidRDefault="00050202" w:rsidP="007816C3">
            <w:pPr>
              <w:jc w:val="both"/>
            </w:pPr>
            <w:r>
              <w:t>IT labour shortage reflections.</w:t>
            </w:r>
          </w:p>
        </w:tc>
      </w:tr>
      <w:tr w:rsidR="007816C3" w14:paraId="6F0859DF" w14:textId="77777777" w:rsidTr="007816C3">
        <w:tc>
          <w:tcPr>
            <w:tcW w:w="1682" w:type="dxa"/>
            <w:shd w:val="clear" w:color="auto" w:fill="auto"/>
          </w:tcPr>
          <w:p w14:paraId="033235DA" w14:textId="7199C274" w:rsidR="00163ED1" w:rsidRDefault="00163ED1" w:rsidP="007816C3">
            <w:pPr>
              <w:jc w:val="both"/>
            </w:pPr>
            <w:r>
              <w:t>REF</w:t>
            </w:r>
            <w:r w:rsidR="000742AD">
              <w:fldChar w:fldCharType="begin"/>
            </w:r>
            <w:r w:rsidR="000742AD">
              <w:instrText xml:space="preserve"> ADDIN ZOTERO_ITEM CSL_CITATION {"citationID":"22lldafl4a","properties":{"formattedCitation":"[10]","plainCitation":"[10]"},"citationItems":[{"id":56,"uris":["http://zotero.org/users/2334786/items/P7CE6UUW"],"uri":["http://zotero.org/users/2334786/items/P7CE6UUW"],"itemData":{"id":56,"type":"paper-conference","title":"Culture and Shared Understanding in Distributed Requirements Engineering","container-title":"International Conference on Global Software Engineering, 2006. ICGSE '06","page":"101-108","source":"IEEE Xplore","event":"International Conference on Global Software Engineering, 2006. ICGSE '06","abstract":"Developing requirements for large software systems requires continuous and effective coordination of tasks, resources, and people. Research in team cognition suggests that the traditional input-process-output model is insufficient for the level of coordination needed in the development of such large systems. Coordination in these projects is greatly affected by human and behavioural factors, relying on developers having a shared understanding of both the system and the project. In globally distributed projects cultural diversity poses interesting challenges to the team's ability to form a shared understanding since developers from different cultures have disparate problem-solving and communication processes. This paper discusses an ongoing study on how culture affects the efforts through which requirements engineers, along with other members of the development team, acquire a shared understanding of both the system requirements and other issues such as project organization and progress. This paper explains the study's theoretical framework and outlines the more specific questions explored","DOI":"10.1109/ICGSE.2006.261221","author":[{"family":"Hsieh","given":"Y."}],"issued":{"date-parts":[["2006",10]]}}}],"schema":"https://github.com/citation-style-language/schema/raw/master/csl-citation.json"} </w:instrText>
            </w:r>
            <w:r w:rsidR="000742AD">
              <w:fldChar w:fldCharType="separate"/>
            </w:r>
            <w:r w:rsidR="000742AD" w:rsidRPr="000742AD">
              <w:t>[10]</w:t>
            </w:r>
            <w:r w:rsidR="000742AD">
              <w:fldChar w:fldCharType="end"/>
            </w:r>
          </w:p>
        </w:tc>
        <w:tc>
          <w:tcPr>
            <w:tcW w:w="1306" w:type="dxa"/>
            <w:shd w:val="clear" w:color="auto" w:fill="auto"/>
          </w:tcPr>
          <w:p w14:paraId="384898DA" w14:textId="1D9D78A5" w:rsidR="00163ED1" w:rsidRDefault="000742AD" w:rsidP="007816C3">
            <w:pPr>
              <w:jc w:val="both"/>
            </w:pPr>
            <w:r>
              <w:t xml:space="preserve">      H</w:t>
            </w:r>
          </w:p>
        </w:tc>
        <w:tc>
          <w:tcPr>
            <w:tcW w:w="2610" w:type="dxa"/>
            <w:shd w:val="clear" w:color="auto" w:fill="auto"/>
          </w:tcPr>
          <w:p w14:paraId="541CC6ED" w14:textId="75720E07" w:rsidR="00163ED1" w:rsidRDefault="00EE21C2" w:rsidP="007816C3">
            <w:pPr>
              <w:jc w:val="both"/>
            </w:pPr>
            <w:r>
              <w:t>Effects</w:t>
            </w:r>
            <w:r w:rsidR="00050202">
              <w:t xml:space="preserve"> of culture on team management.</w:t>
            </w:r>
          </w:p>
        </w:tc>
      </w:tr>
      <w:tr w:rsidR="007816C3" w14:paraId="63845844" w14:textId="77777777" w:rsidTr="007816C3">
        <w:tc>
          <w:tcPr>
            <w:tcW w:w="1682" w:type="dxa"/>
            <w:shd w:val="clear" w:color="auto" w:fill="auto"/>
          </w:tcPr>
          <w:p w14:paraId="2E6CAFCE" w14:textId="5FB8055C" w:rsidR="00163ED1" w:rsidRDefault="00163ED1" w:rsidP="007816C3">
            <w:pPr>
              <w:jc w:val="both"/>
            </w:pPr>
            <w:r>
              <w:t>REF</w:t>
            </w:r>
            <w:r w:rsidR="000742AD">
              <w:fldChar w:fldCharType="begin"/>
            </w:r>
            <w:r w:rsidR="000742AD">
              <w:instrText xml:space="preserve"> ADDIN ZOTERO_ITEM CSL_CITATION {"citationID":"1ch0ncqqrh","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0742AD">
              <w:fldChar w:fldCharType="separate"/>
            </w:r>
            <w:r w:rsidR="000742AD" w:rsidRPr="000742AD">
              <w:t>[8]</w:t>
            </w:r>
            <w:r w:rsidR="000742AD">
              <w:fldChar w:fldCharType="end"/>
            </w:r>
          </w:p>
        </w:tc>
        <w:tc>
          <w:tcPr>
            <w:tcW w:w="1306" w:type="dxa"/>
            <w:shd w:val="clear" w:color="auto" w:fill="auto"/>
          </w:tcPr>
          <w:p w14:paraId="1AA14BFA" w14:textId="3D2A1F45" w:rsidR="00163ED1" w:rsidRDefault="000742AD" w:rsidP="007816C3">
            <w:pPr>
              <w:jc w:val="both"/>
            </w:pPr>
            <w:r>
              <w:t xml:space="preserve">     H</w:t>
            </w:r>
          </w:p>
        </w:tc>
        <w:tc>
          <w:tcPr>
            <w:tcW w:w="2610" w:type="dxa"/>
            <w:shd w:val="clear" w:color="auto" w:fill="auto"/>
          </w:tcPr>
          <w:p w14:paraId="38EC7D01" w14:textId="1E51D6C4" w:rsidR="00163ED1" w:rsidRDefault="00050202" w:rsidP="007816C3">
            <w:pPr>
              <w:jc w:val="both"/>
            </w:pPr>
            <w:r>
              <w:t>De</w:t>
            </w:r>
            <w:r w:rsidR="0000455A">
              <w:t xml:space="preserve">velop personality by scheduling and </w:t>
            </w:r>
            <w:r>
              <w:t>staffing properly</w:t>
            </w:r>
          </w:p>
        </w:tc>
      </w:tr>
      <w:tr w:rsidR="007816C3" w14:paraId="6C43FCC1" w14:textId="77777777" w:rsidTr="007816C3">
        <w:tc>
          <w:tcPr>
            <w:tcW w:w="1682" w:type="dxa"/>
            <w:shd w:val="clear" w:color="auto" w:fill="auto"/>
          </w:tcPr>
          <w:p w14:paraId="673B1ECA" w14:textId="62BCDB91" w:rsidR="00163ED1" w:rsidRDefault="00163ED1" w:rsidP="007816C3">
            <w:pPr>
              <w:jc w:val="both"/>
            </w:pPr>
            <w:r>
              <w:t>REF</w:t>
            </w:r>
            <w:r w:rsidR="000742AD">
              <w:fldChar w:fldCharType="begin"/>
            </w:r>
            <w:r w:rsidR="000742AD">
              <w:instrText xml:space="preserve"> ADDIN ZOTERO_ITEM CSL_CITATION {"citationID":"1rqh68jgb7","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rsidR="000742AD">
              <w:fldChar w:fldCharType="separate"/>
            </w:r>
            <w:r w:rsidR="000742AD" w:rsidRPr="000742AD">
              <w:t>[9]</w:t>
            </w:r>
            <w:r w:rsidR="000742AD">
              <w:fldChar w:fldCharType="end"/>
            </w:r>
          </w:p>
        </w:tc>
        <w:tc>
          <w:tcPr>
            <w:tcW w:w="1306" w:type="dxa"/>
            <w:shd w:val="clear" w:color="auto" w:fill="auto"/>
          </w:tcPr>
          <w:p w14:paraId="62190F69" w14:textId="13FE5EEE" w:rsidR="00163ED1" w:rsidRDefault="000742AD" w:rsidP="007816C3">
            <w:pPr>
              <w:jc w:val="both"/>
            </w:pPr>
            <w:r>
              <w:t xml:space="preserve">      H</w:t>
            </w:r>
          </w:p>
        </w:tc>
        <w:tc>
          <w:tcPr>
            <w:tcW w:w="2610" w:type="dxa"/>
            <w:shd w:val="clear" w:color="auto" w:fill="auto"/>
          </w:tcPr>
          <w:p w14:paraId="76711BCA" w14:textId="5B5BD68B" w:rsidR="00163ED1" w:rsidRDefault="00050202" w:rsidP="007816C3">
            <w:pPr>
              <w:jc w:val="both"/>
            </w:pPr>
            <w:r>
              <w:t>Work distribution strategies for better success</w:t>
            </w:r>
          </w:p>
        </w:tc>
      </w:tr>
      <w:tr w:rsidR="007816C3" w14:paraId="0BB8A9EA" w14:textId="77777777" w:rsidTr="007816C3">
        <w:tc>
          <w:tcPr>
            <w:tcW w:w="1682" w:type="dxa"/>
            <w:shd w:val="clear" w:color="auto" w:fill="auto"/>
          </w:tcPr>
          <w:p w14:paraId="0744795E" w14:textId="67FFC7EF" w:rsidR="00163ED1" w:rsidRDefault="00163ED1" w:rsidP="007816C3">
            <w:pPr>
              <w:jc w:val="both"/>
            </w:pPr>
            <w:r>
              <w:lastRenderedPageBreak/>
              <w:t>REF</w:t>
            </w:r>
            <w:r w:rsidR="000742AD">
              <w:fldChar w:fldCharType="begin"/>
            </w:r>
            <w:r w:rsidR="000742AD">
              <w:instrText xml:space="preserve"> ADDIN ZOTERO_ITEM CSL_CITATION {"citationID":"h2auk9igh","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0742AD">
              <w:fldChar w:fldCharType="separate"/>
            </w:r>
            <w:r w:rsidR="000742AD" w:rsidRPr="000742AD">
              <w:t>[4]</w:t>
            </w:r>
            <w:r w:rsidR="000742AD">
              <w:fldChar w:fldCharType="end"/>
            </w:r>
          </w:p>
        </w:tc>
        <w:tc>
          <w:tcPr>
            <w:tcW w:w="1306" w:type="dxa"/>
            <w:shd w:val="clear" w:color="auto" w:fill="auto"/>
          </w:tcPr>
          <w:p w14:paraId="68F0CB5C" w14:textId="208C812B" w:rsidR="00163ED1" w:rsidRDefault="000742AD" w:rsidP="007816C3">
            <w:pPr>
              <w:jc w:val="both"/>
            </w:pPr>
            <w:r>
              <w:t xml:space="preserve">      H</w:t>
            </w:r>
          </w:p>
        </w:tc>
        <w:tc>
          <w:tcPr>
            <w:tcW w:w="2610" w:type="dxa"/>
            <w:shd w:val="clear" w:color="auto" w:fill="auto"/>
          </w:tcPr>
          <w:p w14:paraId="78B67BCF" w14:textId="01ACAD86" w:rsidR="00163ED1" w:rsidRDefault="00050202" w:rsidP="007816C3">
            <w:pPr>
              <w:jc w:val="both"/>
            </w:pPr>
            <w:r>
              <w:t>Desperation and process complexity challenges</w:t>
            </w:r>
          </w:p>
        </w:tc>
      </w:tr>
      <w:tr w:rsidR="007816C3" w14:paraId="4E6B9055" w14:textId="77777777" w:rsidTr="007816C3">
        <w:tc>
          <w:tcPr>
            <w:tcW w:w="1682" w:type="dxa"/>
            <w:shd w:val="clear" w:color="auto" w:fill="auto"/>
          </w:tcPr>
          <w:p w14:paraId="465B3745" w14:textId="1A2BBC26" w:rsidR="00163ED1" w:rsidRDefault="00163ED1" w:rsidP="007816C3">
            <w:pPr>
              <w:jc w:val="both"/>
            </w:pPr>
            <w:r>
              <w:t>REF</w:t>
            </w:r>
            <w:r w:rsidR="00F42BC6">
              <w:fldChar w:fldCharType="begin"/>
            </w:r>
            <w:r w:rsidR="00F42BC6">
              <w:instrText xml:space="preserve"> ADDIN ZOTERO_ITEM CSL_CITATION {"citationID":"52iqcao9o","properties":{"formattedCitation":"[5]","plainCitation":"[5]"},"citationItems":[{"id":"2N9vnvhI/0aqFHekQ","uris":["http://zotero.org/users/2334786/items/F4EZANAT"],"uri":["http://zotero.org/users/2334786/items/F4EZANAT"],"itemData":{"id":"2N9vnvhI/0aqFHekQ","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00F42BC6">
              <w:fldChar w:fldCharType="separate"/>
            </w:r>
            <w:r w:rsidR="00F42BC6" w:rsidRPr="00F42BC6">
              <w:t>[5]</w:t>
            </w:r>
            <w:r w:rsidR="00F42BC6">
              <w:fldChar w:fldCharType="end"/>
            </w:r>
          </w:p>
        </w:tc>
        <w:tc>
          <w:tcPr>
            <w:tcW w:w="1306" w:type="dxa"/>
            <w:shd w:val="clear" w:color="auto" w:fill="auto"/>
          </w:tcPr>
          <w:p w14:paraId="346433EC" w14:textId="494404A5" w:rsidR="00163ED1" w:rsidRDefault="000742AD" w:rsidP="007816C3">
            <w:pPr>
              <w:jc w:val="both"/>
            </w:pPr>
            <w:r>
              <w:t xml:space="preserve">      H</w:t>
            </w:r>
          </w:p>
        </w:tc>
        <w:tc>
          <w:tcPr>
            <w:tcW w:w="2610" w:type="dxa"/>
            <w:shd w:val="clear" w:color="auto" w:fill="auto"/>
          </w:tcPr>
          <w:p w14:paraId="0328C71F" w14:textId="1C162EBB" w:rsidR="00163ED1" w:rsidRDefault="00050202" w:rsidP="007816C3">
            <w:pPr>
              <w:jc w:val="both"/>
            </w:pPr>
            <w:r>
              <w:t>Project team structure un stability issues.</w:t>
            </w:r>
          </w:p>
        </w:tc>
      </w:tr>
    </w:tbl>
    <w:p w14:paraId="661BF4D4" w14:textId="77777777" w:rsidR="00252C27" w:rsidRDefault="00252C27" w:rsidP="00A77B07">
      <w:pPr>
        <w:jc w:val="both"/>
      </w:pPr>
    </w:p>
    <w:p w14:paraId="3E744FEA" w14:textId="0CA90D95" w:rsidR="000D7CEE" w:rsidRPr="00255F0A" w:rsidRDefault="000D7CEE" w:rsidP="00141390">
      <w:pPr>
        <w:pStyle w:val="Heading1"/>
        <w:numPr>
          <w:ilvl w:val="0"/>
          <w:numId w:val="27"/>
        </w:numPr>
        <w:jc w:val="both"/>
      </w:pPr>
      <w:r w:rsidRPr="00255F0A">
        <w:t>INCLUDED AND EXCLUDED STUDIES:</w:t>
      </w:r>
    </w:p>
    <w:p w14:paraId="0F2A8C77" w14:textId="2B4CC735" w:rsidR="000D7CEE" w:rsidRDefault="000D7CEE" w:rsidP="00252C27">
      <w:pPr>
        <w:ind w:firstLine="720"/>
        <w:jc w:val="both"/>
      </w:pPr>
      <w:r>
        <w:t xml:space="preserve">After appending all here databases results by the inclusion /exclusion criteria in order to get the </w:t>
      </w:r>
      <w:r w:rsidR="008325FD">
        <w:t>relevant</w:t>
      </w:r>
      <w:r>
        <w:t xml:space="preserve"> information that by consolidating three electronic data bases to get 11 </w:t>
      </w:r>
      <w:r w:rsidR="008325FD">
        <w:t>papers related</w:t>
      </w:r>
      <w:r>
        <w:t xml:space="preserve"> for  the literature </w:t>
      </w:r>
      <w:r w:rsidR="008325FD">
        <w:t>review. These</w:t>
      </w:r>
      <w:r>
        <w:t xml:space="preserve"> standard useful in cross check of all the papers that were included are trust worthy as these 11 papers are </w:t>
      </w:r>
      <w:r w:rsidR="008325FD">
        <w:t>relevant</w:t>
      </w:r>
      <w:r>
        <w:t xml:space="preserve"> so believe our results.</w:t>
      </w:r>
    </w:p>
    <w:p w14:paraId="6E5B7D81" w14:textId="33CD424F" w:rsidR="000D7CEE" w:rsidRDefault="008325FD" w:rsidP="000D7CEE">
      <w:pPr>
        <w:jc w:val="both"/>
      </w:pPr>
      <w:r>
        <w:t>Column</w:t>
      </w:r>
      <w:r w:rsidR="000D7CEE">
        <w:t xml:space="preserve"> and b</w:t>
      </w:r>
      <w:r>
        <w:t>ar graph compare values in a si</w:t>
      </w:r>
      <w:r w:rsidR="000D7CEE">
        <w:t xml:space="preserve">de category, such as number of available </w:t>
      </w:r>
    </w:p>
    <w:p w14:paraId="67D33A7E" w14:textId="6F6F7467" w:rsidR="000D7CEE" w:rsidRDefault="008325FD" w:rsidP="00DF7D5A">
      <w:pPr>
        <w:jc w:val="both"/>
      </w:pPr>
      <w:r>
        <w:t>Records</w:t>
      </w:r>
    </w:p>
    <w:tbl>
      <w:tblPr>
        <w:tblW w:w="0" w:type="auto"/>
        <w:tblCellMar>
          <w:left w:w="0" w:type="dxa"/>
          <w:right w:w="0" w:type="dxa"/>
        </w:tblCellMar>
        <w:tblLook w:val="04A0" w:firstRow="1" w:lastRow="0" w:firstColumn="1" w:lastColumn="0" w:noHBand="0" w:noVBand="1"/>
      </w:tblPr>
      <w:tblGrid>
        <w:gridCol w:w="2370"/>
        <w:gridCol w:w="2370"/>
      </w:tblGrid>
      <w:tr w:rsidR="000D7CEE" w:rsidRPr="00C76461" w14:paraId="48AE23B5" w14:textId="77777777" w:rsidTr="005A0175">
        <w:trPr>
          <w:trHeight w:val="165"/>
        </w:trPr>
        <w:tc>
          <w:tcPr>
            <w:tcW w:w="2370" w:type="dxa"/>
            <w:tcBorders>
              <w:top w:val="single" w:sz="6" w:space="0" w:color="auto"/>
              <w:left w:val="single" w:sz="6" w:space="0" w:color="auto"/>
              <w:bottom w:val="single" w:sz="6" w:space="0" w:color="auto"/>
              <w:right w:val="single" w:sz="2" w:space="0" w:color="auto"/>
            </w:tcBorders>
            <w:shd w:val="clear" w:color="auto" w:fill="D0D0CC"/>
            <w:tcMar>
              <w:top w:w="60" w:type="dxa"/>
              <w:left w:w="60" w:type="dxa"/>
              <w:bottom w:w="60" w:type="dxa"/>
              <w:right w:w="60" w:type="dxa"/>
            </w:tcMar>
            <w:hideMark/>
          </w:tcPr>
          <w:p w14:paraId="2D77EECF" w14:textId="77777777" w:rsidR="000D7CEE" w:rsidRPr="00C76461" w:rsidRDefault="000D7CEE" w:rsidP="005A0175">
            <w:pPr>
              <w:spacing w:line="165" w:lineRule="atLeast"/>
              <w:jc w:val="left"/>
              <w:rPr>
                <w:rFonts w:ascii="Times" w:hAnsi="Times"/>
              </w:rPr>
            </w:pPr>
            <w:r w:rsidRPr="00C76461">
              <w:rPr>
                <w:rFonts w:ascii="Helvetica Neue" w:hAnsi="Helvetica Neue"/>
                <w:b/>
                <w:bCs/>
                <w:color w:val="515151"/>
                <w:sz w:val="15"/>
                <w:szCs w:val="15"/>
              </w:rPr>
              <w:t>Publications</w:t>
            </w:r>
          </w:p>
        </w:tc>
        <w:tc>
          <w:tcPr>
            <w:tcW w:w="2370" w:type="dxa"/>
            <w:tcBorders>
              <w:top w:val="single" w:sz="6" w:space="0" w:color="auto"/>
              <w:left w:val="single" w:sz="2" w:space="0" w:color="auto"/>
              <w:bottom w:val="single" w:sz="6" w:space="0" w:color="auto"/>
              <w:right w:val="single" w:sz="6" w:space="0" w:color="auto"/>
            </w:tcBorders>
            <w:shd w:val="clear" w:color="auto" w:fill="D0D0CC"/>
            <w:tcMar>
              <w:top w:w="60" w:type="dxa"/>
              <w:left w:w="60" w:type="dxa"/>
              <w:bottom w:w="60" w:type="dxa"/>
              <w:right w:w="60" w:type="dxa"/>
            </w:tcMar>
            <w:hideMark/>
          </w:tcPr>
          <w:p w14:paraId="6D11386A" w14:textId="77777777" w:rsidR="000D7CEE" w:rsidRPr="00C76461" w:rsidRDefault="000D7CEE" w:rsidP="005A0175">
            <w:pPr>
              <w:spacing w:line="165" w:lineRule="atLeast"/>
              <w:rPr>
                <w:rFonts w:ascii="Times" w:hAnsi="Times"/>
              </w:rPr>
            </w:pPr>
            <w:r w:rsidRPr="00C76461">
              <w:rPr>
                <w:rFonts w:ascii="Helvetica Neue" w:hAnsi="Helvetica Neue"/>
                <w:b/>
                <w:bCs/>
                <w:color w:val="515151"/>
                <w:sz w:val="15"/>
                <w:szCs w:val="15"/>
              </w:rPr>
              <w:t>Records</w:t>
            </w:r>
          </w:p>
        </w:tc>
      </w:tr>
      <w:tr w:rsidR="000D7CEE" w:rsidRPr="00C76461" w14:paraId="56F062E8" w14:textId="77777777" w:rsidTr="000D7CEE">
        <w:trPr>
          <w:trHeight w:val="165"/>
        </w:trPr>
        <w:tc>
          <w:tcPr>
            <w:tcW w:w="2370" w:type="dxa"/>
            <w:tcBorders>
              <w:top w:val="single" w:sz="6" w:space="0" w:color="645C58"/>
              <w:left w:val="single" w:sz="6" w:space="0" w:color="A2A2A2"/>
              <w:bottom w:val="single" w:sz="6" w:space="0" w:color="A2A2A2"/>
              <w:right w:val="single" w:sz="6" w:space="0" w:color="645C58"/>
            </w:tcBorders>
            <w:tcMar>
              <w:top w:w="60" w:type="dxa"/>
              <w:left w:w="60" w:type="dxa"/>
              <w:bottom w:w="60" w:type="dxa"/>
              <w:right w:w="60" w:type="dxa"/>
            </w:tcMar>
            <w:hideMark/>
          </w:tcPr>
          <w:p w14:paraId="5B9CB17E"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IEEE</w:t>
            </w:r>
          </w:p>
        </w:tc>
        <w:tc>
          <w:tcPr>
            <w:tcW w:w="2370" w:type="dxa"/>
            <w:tcBorders>
              <w:top w:val="single" w:sz="6" w:space="0" w:color="645C58"/>
              <w:left w:val="single" w:sz="6" w:space="0" w:color="645C58"/>
              <w:bottom w:val="single" w:sz="6" w:space="0" w:color="A2A2A2"/>
              <w:right w:val="single" w:sz="6" w:space="0" w:color="A2A2A2"/>
            </w:tcBorders>
            <w:tcMar>
              <w:top w:w="60" w:type="dxa"/>
              <w:left w:w="60" w:type="dxa"/>
              <w:bottom w:w="60" w:type="dxa"/>
              <w:right w:w="60" w:type="dxa"/>
            </w:tcMar>
            <w:hideMark/>
          </w:tcPr>
          <w:p w14:paraId="25520757"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1</w:t>
            </w:r>
          </w:p>
        </w:tc>
      </w:tr>
      <w:tr w:rsidR="000D7CEE" w:rsidRPr="00C76461" w14:paraId="4336349A" w14:textId="77777777" w:rsidTr="000D7CEE">
        <w:trPr>
          <w:trHeight w:val="180"/>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5F0F3100" w14:textId="77777777" w:rsidR="000D7CEE" w:rsidRPr="00C76461" w:rsidRDefault="000D7CEE" w:rsidP="005A0175">
            <w:pPr>
              <w:spacing w:line="180" w:lineRule="atLeast"/>
              <w:jc w:val="left"/>
              <w:rPr>
                <w:rFonts w:ascii="Times" w:hAnsi="Times"/>
              </w:rPr>
            </w:pPr>
            <w:r w:rsidRPr="00C76461">
              <w:rPr>
                <w:rFonts w:ascii="Helvetica Neue" w:hAnsi="Helvetica Neue"/>
                <w:color w:val="000000"/>
                <w:sz w:val="15"/>
                <w:szCs w:val="15"/>
              </w:rPr>
              <w:t>Scopus</w:t>
            </w:r>
          </w:p>
        </w:tc>
        <w:tc>
          <w:tcPr>
            <w:tcW w:w="2370" w:type="dxa"/>
            <w:tcBorders>
              <w:top w:val="single" w:sz="6" w:space="0" w:color="A2A2A2"/>
              <w:left w:val="single" w:sz="6" w:space="0" w:color="645C58"/>
              <w:bottom w:val="single" w:sz="6" w:space="0" w:color="A2A2A2"/>
              <w:right w:val="single" w:sz="6" w:space="0" w:color="A2A2A2"/>
            </w:tcBorders>
            <w:shd w:val="clear" w:color="auto" w:fill="C0BDB5"/>
            <w:tcMar>
              <w:top w:w="60" w:type="dxa"/>
              <w:left w:w="60" w:type="dxa"/>
              <w:bottom w:w="60" w:type="dxa"/>
              <w:right w:w="60" w:type="dxa"/>
            </w:tcMar>
            <w:hideMark/>
          </w:tcPr>
          <w:p w14:paraId="64D7BB38" w14:textId="77777777" w:rsidR="000D7CEE" w:rsidRPr="00C76461" w:rsidRDefault="000D7CEE" w:rsidP="005A0175">
            <w:pPr>
              <w:spacing w:line="180" w:lineRule="atLeast"/>
              <w:rPr>
                <w:rFonts w:ascii="Times" w:hAnsi="Times"/>
              </w:rPr>
            </w:pPr>
            <w:r w:rsidRPr="00C76461">
              <w:rPr>
                <w:rFonts w:ascii="Helvetica Neue Light" w:hAnsi="Helvetica Neue Light"/>
                <w:color w:val="000000"/>
                <w:sz w:val="15"/>
                <w:szCs w:val="15"/>
              </w:rPr>
              <w:t>7</w:t>
            </w:r>
          </w:p>
        </w:tc>
      </w:tr>
      <w:tr w:rsidR="000D7CEE" w:rsidRPr="00C76461" w14:paraId="31C8D998"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118CC8F2"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Springer link</w:t>
            </w:r>
          </w:p>
        </w:tc>
        <w:tc>
          <w:tcPr>
            <w:tcW w:w="2370" w:type="dxa"/>
            <w:tcBorders>
              <w:top w:val="single" w:sz="6" w:space="0" w:color="A2A2A2"/>
              <w:left w:val="single" w:sz="6" w:space="0" w:color="645C58"/>
              <w:bottom w:val="single" w:sz="6" w:space="0" w:color="A2A2A2"/>
              <w:right w:val="single" w:sz="6" w:space="0" w:color="A2A2A2"/>
            </w:tcBorders>
            <w:tcMar>
              <w:top w:w="60" w:type="dxa"/>
              <w:left w:w="60" w:type="dxa"/>
              <w:bottom w:w="60" w:type="dxa"/>
              <w:right w:w="60" w:type="dxa"/>
            </w:tcMar>
            <w:hideMark/>
          </w:tcPr>
          <w:p w14:paraId="6105ACF3"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44</w:t>
            </w:r>
          </w:p>
        </w:tc>
      </w:tr>
      <w:tr w:rsidR="000D7CEE" w:rsidRPr="00C76461" w14:paraId="4744F121"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0150649B"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Inspec</w:t>
            </w:r>
          </w:p>
        </w:tc>
        <w:tc>
          <w:tcPr>
            <w:tcW w:w="2370" w:type="dxa"/>
            <w:tcBorders>
              <w:top w:val="single" w:sz="6" w:space="0" w:color="A2A2A2"/>
              <w:left w:val="single" w:sz="6" w:space="0" w:color="645C58"/>
              <w:bottom w:val="single" w:sz="6" w:space="0" w:color="A2A2A2"/>
              <w:right w:val="single" w:sz="6" w:space="0" w:color="A2A2A2"/>
            </w:tcBorders>
            <w:shd w:val="clear" w:color="auto" w:fill="C0BDB5"/>
            <w:tcMar>
              <w:top w:w="60" w:type="dxa"/>
              <w:left w:w="60" w:type="dxa"/>
              <w:bottom w:w="60" w:type="dxa"/>
              <w:right w:w="60" w:type="dxa"/>
            </w:tcMar>
            <w:hideMark/>
          </w:tcPr>
          <w:p w14:paraId="04302D42"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8</w:t>
            </w:r>
          </w:p>
        </w:tc>
      </w:tr>
      <w:tr w:rsidR="000D7CEE" w:rsidRPr="00C76461" w14:paraId="6C005D3F" w14:textId="77777777" w:rsidTr="000D7CEE">
        <w:trPr>
          <w:trHeight w:val="165"/>
        </w:trPr>
        <w:tc>
          <w:tcPr>
            <w:tcW w:w="2370" w:type="dxa"/>
            <w:tcBorders>
              <w:top w:val="single" w:sz="6" w:space="0" w:color="A2A2A2"/>
              <w:left w:val="single" w:sz="6" w:space="0" w:color="A2A2A2"/>
              <w:bottom w:val="single" w:sz="6" w:space="0" w:color="A2A2A2"/>
              <w:right w:val="single" w:sz="6" w:space="0" w:color="645C58"/>
            </w:tcBorders>
            <w:tcMar>
              <w:top w:w="60" w:type="dxa"/>
              <w:left w:w="60" w:type="dxa"/>
              <w:bottom w:w="60" w:type="dxa"/>
              <w:right w:w="60" w:type="dxa"/>
            </w:tcMar>
            <w:hideMark/>
          </w:tcPr>
          <w:p w14:paraId="3AE34E25" w14:textId="77777777" w:rsidR="000D7CEE" w:rsidRPr="00C76461" w:rsidRDefault="000D7CEE" w:rsidP="005A0175">
            <w:pPr>
              <w:spacing w:line="165" w:lineRule="atLeast"/>
              <w:jc w:val="left"/>
              <w:rPr>
                <w:rFonts w:ascii="Times" w:hAnsi="Times"/>
              </w:rPr>
            </w:pPr>
            <w:r w:rsidRPr="00C76461">
              <w:rPr>
                <w:rFonts w:ascii="Helvetica Neue" w:hAnsi="Helvetica Neue"/>
                <w:color w:val="000000"/>
                <w:sz w:val="15"/>
                <w:szCs w:val="15"/>
              </w:rPr>
              <w:t> ISI web of science</w:t>
            </w:r>
          </w:p>
        </w:tc>
        <w:tc>
          <w:tcPr>
            <w:tcW w:w="2370" w:type="dxa"/>
            <w:tcBorders>
              <w:top w:val="single" w:sz="6" w:space="0" w:color="A2A2A2"/>
              <w:left w:val="single" w:sz="6" w:space="0" w:color="645C58"/>
              <w:bottom w:val="single" w:sz="6" w:space="0" w:color="A2A2A2"/>
              <w:right w:val="single" w:sz="6" w:space="0" w:color="A2A2A2"/>
            </w:tcBorders>
            <w:tcMar>
              <w:top w:w="60" w:type="dxa"/>
              <w:left w:w="60" w:type="dxa"/>
              <w:bottom w:w="60" w:type="dxa"/>
              <w:right w:w="60" w:type="dxa"/>
            </w:tcMar>
            <w:hideMark/>
          </w:tcPr>
          <w:p w14:paraId="3D39C326" w14:textId="77777777" w:rsidR="000D7CEE" w:rsidRPr="00C76461" w:rsidRDefault="000D7CEE" w:rsidP="005A0175">
            <w:pPr>
              <w:spacing w:line="165" w:lineRule="atLeast"/>
              <w:rPr>
                <w:rFonts w:ascii="Times" w:hAnsi="Times"/>
              </w:rPr>
            </w:pPr>
            <w:r w:rsidRPr="00C76461">
              <w:rPr>
                <w:rFonts w:ascii="Helvetica Neue Light" w:hAnsi="Helvetica Neue Light"/>
                <w:color w:val="000000"/>
                <w:sz w:val="15"/>
                <w:szCs w:val="15"/>
              </w:rPr>
              <w:t>15</w:t>
            </w:r>
          </w:p>
        </w:tc>
      </w:tr>
    </w:tbl>
    <w:p w14:paraId="65062EEC" w14:textId="6701A0B4" w:rsidR="000D7CEE" w:rsidRDefault="00745AD0" w:rsidP="000D7CEE">
      <w:pPr>
        <w:jc w:val="both"/>
      </w:pPr>
      <w:r>
        <w:rPr>
          <w:noProof/>
        </w:rPr>
        <w:drawing>
          <wp:inline distT="0" distB="0" distL="0" distR="0" wp14:anchorId="3FD67063" wp14:editId="740E633A">
            <wp:extent cx="3079750" cy="20828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9750" cy="2082800"/>
                    </a:xfrm>
                    <a:prstGeom prst="rect">
                      <a:avLst/>
                    </a:prstGeom>
                    <a:noFill/>
                    <a:ln>
                      <a:noFill/>
                    </a:ln>
                  </pic:spPr>
                </pic:pic>
              </a:graphicData>
            </a:graphic>
          </wp:inline>
        </w:drawing>
      </w:r>
    </w:p>
    <w:p w14:paraId="39430973" w14:textId="77777777" w:rsidR="000D7CEE" w:rsidRDefault="000D7CEE" w:rsidP="000D7CEE">
      <w:pPr>
        <w:jc w:val="both"/>
      </w:pPr>
    </w:p>
    <w:p w14:paraId="5BCE41F7" w14:textId="46DF815A" w:rsidR="000D7CEE" w:rsidRDefault="00745AD0" w:rsidP="000D7CEE">
      <w:pPr>
        <w:jc w:val="both"/>
      </w:pPr>
      <w:r>
        <w:rPr>
          <w:noProof/>
        </w:rPr>
        <w:drawing>
          <wp:inline distT="0" distB="0" distL="0" distR="0" wp14:anchorId="20A26DA1" wp14:editId="3DA03A0B">
            <wp:extent cx="3200400" cy="2171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171700"/>
                    </a:xfrm>
                    <a:prstGeom prst="rect">
                      <a:avLst/>
                    </a:prstGeom>
                    <a:noFill/>
                    <a:ln>
                      <a:noFill/>
                    </a:ln>
                  </pic:spPr>
                </pic:pic>
              </a:graphicData>
            </a:graphic>
          </wp:inline>
        </w:drawing>
      </w:r>
    </w:p>
    <w:p w14:paraId="12C57B9F" w14:textId="77777777" w:rsidR="000D7CEE" w:rsidRDefault="000D7CEE" w:rsidP="000D7CEE">
      <w:pPr>
        <w:jc w:val="both"/>
      </w:pPr>
    </w:p>
    <w:p w14:paraId="3D2442E7" w14:textId="77777777" w:rsidR="000D7CEE" w:rsidRDefault="000D7CEE" w:rsidP="000D7CEE">
      <w:pPr>
        <w:jc w:val="both"/>
      </w:pPr>
    </w:p>
    <w:p w14:paraId="33275DFA" w14:textId="3DF289BB" w:rsidR="000D7CEE" w:rsidRDefault="002D0790" w:rsidP="000D7CEE">
      <w:pPr>
        <w:jc w:val="both"/>
      </w:pPr>
      <w:r>
        <w:t xml:space="preserve">          </w:t>
      </w:r>
      <w:r w:rsidR="000D7CEE">
        <w:t>THE INCLUSION EXCLUSION CRITERIA:</w:t>
      </w:r>
    </w:p>
    <w:p w14:paraId="084D134B" w14:textId="712EC6E9" w:rsidR="000D7CEE" w:rsidRDefault="000D7CEE" w:rsidP="000D7CEE">
      <w:pPr>
        <w:jc w:val="both"/>
      </w:pPr>
    </w:p>
    <w:p w14:paraId="1B054EDD" w14:textId="70E4A6C9" w:rsidR="000D7CEE" w:rsidRDefault="000D7CEE" w:rsidP="000D7CEE">
      <w:pPr>
        <w:jc w:val="both"/>
      </w:pPr>
      <w:r>
        <w:t xml:space="preserve">The following table represent the criteria for exclusion and number of excluded criteria and also the reason or </w:t>
      </w:r>
      <w:r w:rsidR="008325FD">
        <w:t>basis or</w:t>
      </w:r>
      <w:r>
        <w:t xml:space="preserve"> rationale behind the exclusion of the articles</w:t>
      </w:r>
    </w:p>
    <w:p w14:paraId="2B5F2C4B" w14:textId="77777777" w:rsidR="00DA1FAB" w:rsidRDefault="00DA1FAB" w:rsidP="000D7CEE">
      <w:pPr>
        <w:jc w:val="both"/>
      </w:pPr>
    </w:p>
    <w:tbl>
      <w:tblPr>
        <w:tblW w:w="3690"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5"/>
        <w:gridCol w:w="2065"/>
      </w:tblGrid>
      <w:tr w:rsidR="000D7CEE" w14:paraId="4C7A04CE" w14:textId="77777777" w:rsidTr="005A0175">
        <w:trPr>
          <w:trHeight w:val="710"/>
        </w:trPr>
        <w:tc>
          <w:tcPr>
            <w:tcW w:w="1625" w:type="dxa"/>
            <w:shd w:val="clear" w:color="auto" w:fill="auto"/>
          </w:tcPr>
          <w:p w14:paraId="35AF22AB" w14:textId="77777777" w:rsidR="000D7CEE" w:rsidRDefault="000D7CEE" w:rsidP="005A0175">
            <w:pPr>
              <w:jc w:val="both"/>
            </w:pPr>
          </w:p>
          <w:p w14:paraId="1AD1BE4F" w14:textId="77777777" w:rsidR="000D7CEE" w:rsidRDefault="000D7CEE" w:rsidP="005A0175">
            <w:pPr>
              <w:jc w:val="both"/>
            </w:pPr>
            <w:r>
              <w:t>Total number of exclusion criteria</w:t>
            </w:r>
          </w:p>
        </w:tc>
        <w:tc>
          <w:tcPr>
            <w:tcW w:w="2065" w:type="dxa"/>
            <w:shd w:val="clear" w:color="auto" w:fill="auto"/>
          </w:tcPr>
          <w:p w14:paraId="7B7E9B69" w14:textId="77777777" w:rsidR="000D7CEE" w:rsidRDefault="000D7CEE" w:rsidP="005A0175">
            <w:pPr>
              <w:jc w:val="both"/>
            </w:pPr>
          </w:p>
          <w:p w14:paraId="431D0C9F" w14:textId="77777777" w:rsidR="000D7CEE" w:rsidRDefault="000D7CEE" w:rsidP="005A0175">
            <w:pPr>
              <w:jc w:val="both"/>
            </w:pPr>
            <w:r>
              <w:t>Reason or rational of criteria</w:t>
            </w:r>
          </w:p>
        </w:tc>
      </w:tr>
      <w:tr w:rsidR="000D7CEE" w14:paraId="71DD5176" w14:textId="77777777" w:rsidTr="005A0175">
        <w:trPr>
          <w:trHeight w:val="530"/>
        </w:trPr>
        <w:tc>
          <w:tcPr>
            <w:tcW w:w="1625" w:type="dxa"/>
            <w:shd w:val="clear" w:color="auto" w:fill="auto"/>
          </w:tcPr>
          <w:p w14:paraId="001732E6" w14:textId="77777777" w:rsidR="000D7CEE" w:rsidRDefault="000D7CEE" w:rsidP="00141390"/>
          <w:p w14:paraId="15084FCA" w14:textId="6EDA65DB" w:rsidR="000D7CEE" w:rsidRDefault="000D7CEE" w:rsidP="00141390">
            <w:r>
              <w:t>344</w:t>
            </w:r>
          </w:p>
        </w:tc>
        <w:tc>
          <w:tcPr>
            <w:tcW w:w="2065" w:type="dxa"/>
            <w:shd w:val="clear" w:color="auto" w:fill="auto"/>
          </w:tcPr>
          <w:p w14:paraId="7AE9AEA1" w14:textId="77777777" w:rsidR="000D7CEE" w:rsidRDefault="000D7CEE" w:rsidP="005A0175">
            <w:pPr>
              <w:jc w:val="both"/>
            </w:pPr>
            <w:r>
              <w:t>Papers that include all the topic and sub divisions</w:t>
            </w:r>
          </w:p>
        </w:tc>
      </w:tr>
      <w:tr w:rsidR="000D7CEE" w14:paraId="30429476" w14:textId="77777777" w:rsidTr="005A0175">
        <w:trPr>
          <w:trHeight w:val="620"/>
        </w:trPr>
        <w:tc>
          <w:tcPr>
            <w:tcW w:w="1625" w:type="dxa"/>
            <w:shd w:val="clear" w:color="auto" w:fill="auto"/>
          </w:tcPr>
          <w:p w14:paraId="528B1720" w14:textId="77777777" w:rsidR="000D7CEE" w:rsidRDefault="000D7CEE" w:rsidP="00141390"/>
          <w:p w14:paraId="3D02F8D2" w14:textId="4B827FEA" w:rsidR="000D7CEE" w:rsidRDefault="000D7CEE" w:rsidP="00141390">
            <w:r>
              <w:t>18</w:t>
            </w:r>
          </w:p>
        </w:tc>
        <w:tc>
          <w:tcPr>
            <w:tcW w:w="2065" w:type="dxa"/>
            <w:shd w:val="clear" w:color="auto" w:fill="auto"/>
          </w:tcPr>
          <w:p w14:paraId="36107418" w14:textId="77777777" w:rsidR="000D7CEE" w:rsidRDefault="000D7CEE" w:rsidP="005A0175">
            <w:pPr>
              <w:jc w:val="both"/>
            </w:pPr>
            <w:r>
              <w:t xml:space="preserve">Inclusion based on full text and also exclude other than English </w:t>
            </w:r>
          </w:p>
        </w:tc>
      </w:tr>
      <w:tr w:rsidR="000D7CEE" w14:paraId="190D341D" w14:textId="77777777" w:rsidTr="005A0175">
        <w:trPr>
          <w:trHeight w:val="494"/>
        </w:trPr>
        <w:tc>
          <w:tcPr>
            <w:tcW w:w="1625" w:type="dxa"/>
            <w:shd w:val="clear" w:color="auto" w:fill="auto"/>
          </w:tcPr>
          <w:p w14:paraId="0546413F" w14:textId="77777777" w:rsidR="000D7CEE" w:rsidRDefault="000D7CEE" w:rsidP="00141390"/>
          <w:p w14:paraId="7341C136" w14:textId="68720980" w:rsidR="000D7CEE" w:rsidRDefault="000D7CEE" w:rsidP="00141390">
            <w:r>
              <w:t>4</w:t>
            </w:r>
          </w:p>
        </w:tc>
        <w:tc>
          <w:tcPr>
            <w:tcW w:w="2065" w:type="dxa"/>
            <w:shd w:val="clear" w:color="auto" w:fill="auto"/>
          </w:tcPr>
          <w:p w14:paraId="3C9E1EB7" w14:textId="7E466943" w:rsidR="000D7CEE" w:rsidRDefault="000D7CEE" w:rsidP="005A0175">
            <w:pPr>
              <w:jc w:val="both"/>
            </w:pPr>
            <w:r>
              <w:t xml:space="preserve">and </w:t>
            </w:r>
            <w:r w:rsidR="008325FD">
              <w:t>relevance</w:t>
            </w:r>
            <w:r>
              <w:t xml:space="preserve"> to product and team working perspective</w:t>
            </w:r>
          </w:p>
        </w:tc>
      </w:tr>
    </w:tbl>
    <w:p w14:paraId="2A950A03" w14:textId="77777777" w:rsidR="00252C27" w:rsidRDefault="00252C27" w:rsidP="000D7CEE">
      <w:pPr>
        <w:jc w:val="both"/>
      </w:pPr>
    </w:p>
    <w:p w14:paraId="4E813F1B" w14:textId="383C27A5" w:rsidR="00DA1FAB" w:rsidRDefault="008D0209" w:rsidP="00252C27">
      <w:pPr>
        <w:jc w:val="both"/>
      </w:pPr>
      <w:r>
        <w:t xml:space="preserve">   </w:t>
      </w:r>
    </w:p>
    <w:p w14:paraId="32ADE7E3" w14:textId="79E35700" w:rsidR="00252C27" w:rsidRDefault="00252C27" w:rsidP="00252C27">
      <w:pPr>
        <w:jc w:val="both"/>
      </w:pPr>
      <w:r>
        <w:t>For better representation purposes the following flow diagram is used in order to understand how the refinement search criteria is made for our search process.</w:t>
      </w:r>
    </w:p>
    <w:p w14:paraId="54A5BE4A" w14:textId="77777777" w:rsidR="00252C27" w:rsidRDefault="00252C27" w:rsidP="000D7CEE">
      <w:pPr>
        <w:jc w:val="both"/>
      </w:pPr>
    </w:p>
    <w:p w14:paraId="0E7F5154" w14:textId="77777777" w:rsidR="005C0561" w:rsidRDefault="005C0561" w:rsidP="000D7CEE">
      <w:pPr>
        <w:jc w:val="both"/>
      </w:pPr>
    </w:p>
    <w:p w14:paraId="455FC6BA" w14:textId="6914A1DE" w:rsidR="000D7CEE" w:rsidRDefault="00745AD0" w:rsidP="000D7CEE">
      <w:pPr>
        <w:jc w:val="both"/>
      </w:pPr>
      <w:r>
        <w:rPr>
          <w:noProof/>
        </w:rPr>
        <mc:AlternateContent>
          <mc:Choice Requires="wps">
            <w:drawing>
              <wp:anchor distT="0" distB="0" distL="114300" distR="114300" simplePos="0" relativeHeight="251650560" behindDoc="0" locked="0" layoutInCell="1" allowOverlap="1" wp14:anchorId="12548B9D" wp14:editId="27A4671E">
                <wp:simplePos x="0" y="0"/>
                <wp:positionH relativeFrom="column">
                  <wp:posOffset>1076960</wp:posOffset>
                </wp:positionH>
                <wp:positionV relativeFrom="paragraph">
                  <wp:posOffset>22860</wp:posOffset>
                </wp:positionV>
                <wp:extent cx="1141730" cy="614045"/>
                <wp:effectExtent l="9525" t="13335" r="10795" b="10795"/>
                <wp:wrapNone/>
                <wp:docPr id="3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1730" cy="614045"/>
                        </a:xfrm>
                        <a:prstGeom prst="can">
                          <a:avLst>
                            <a:gd name="adj" fmla="val 25000"/>
                          </a:avLst>
                        </a:prstGeom>
                        <a:solidFill>
                          <a:srgbClr val="FFFFFF"/>
                        </a:solidFill>
                        <a:ln w="9525">
                          <a:solidFill>
                            <a:srgbClr val="000000"/>
                          </a:solidFill>
                          <a:round/>
                          <a:headEnd/>
                          <a:tailEnd/>
                        </a:ln>
                      </wps:spPr>
                      <wps:txbx>
                        <w:txbxContent>
                          <w:p w14:paraId="44782768" w14:textId="77777777" w:rsidR="0098320D" w:rsidRDefault="0098320D" w:rsidP="000D7CEE">
                            <w:r>
                              <w:t>Inspec &amp;IEEE &amp;Scopu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48B9D" id="AutoShape 43" o:spid="_x0000_s1036" type="#_x0000_t22" style="position:absolute;left:0;text-align:left;margin-left:84.8pt;margin-top:1.8pt;width:89.9pt;height:48.3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">
                <v:textbox>
                  <w:txbxContent>
                    <w:p w14:paraId="44782768" w14:textId="77777777" w:rsidR="0098320D" w:rsidRDefault="0098320D" w:rsidP="000D7CEE">
                      <w:r>
                        <w:t>Inspec &amp;IEEE &amp;Scopus</w:t>
                      </w:r>
                    </w:p>
                  </w:txbxContent>
                </v:textbox>
              </v:shape>
            </w:pict>
          </mc:Fallback>
        </mc:AlternateContent>
      </w:r>
    </w:p>
    <w:p w14:paraId="0657A4CA" w14:textId="77777777" w:rsidR="000D7CEE" w:rsidRDefault="000D7CEE" w:rsidP="000D7CEE">
      <w:pPr>
        <w:jc w:val="both"/>
      </w:pPr>
    </w:p>
    <w:p w14:paraId="6B599D57" w14:textId="77777777" w:rsidR="005C0561" w:rsidRDefault="005C0561" w:rsidP="000D7CEE">
      <w:pPr>
        <w:jc w:val="both"/>
      </w:pPr>
    </w:p>
    <w:p w14:paraId="67F60924" w14:textId="77777777" w:rsidR="000D7CEE" w:rsidRDefault="000D7CEE" w:rsidP="000D7CEE">
      <w:pPr>
        <w:jc w:val="both"/>
      </w:pPr>
    </w:p>
    <w:p w14:paraId="64C991B4" w14:textId="48484CA4" w:rsidR="000D7CEE" w:rsidRDefault="00745AD0" w:rsidP="000D7CEE">
      <w:pPr>
        <w:jc w:val="both"/>
      </w:pPr>
      <w:r>
        <w:rPr>
          <w:noProof/>
        </w:rPr>
        <mc:AlternateContent>
          <mc:Choice Requires="wps">
            <w:drawing>
              <wp:anchor distT="0" distB="0" distL="114300" distR="114300" simplePos="0" relativeHeight="251658752" behindDoc="0" locked="0" layoutInCell="1" allowOverlap="1" wp14:anchorId="507CBC82" wp14:editId="7D6C8C1E">
                <wp:simplePos x="0" y="0"/>
                <wp:positionH relativeFrom="column">
                  <wp:posOffset>1678940</wp:posOffset>
                </wp:positionH>
                <wp:positionV relativeFrom="paragraph">
                  <wp:posOffset>52705</wp:posOffset>
                </wp:positionV>
                <wp:extent cx="0" cy="361950"/>
                <wp:effectExtent l="59055" t="8255" r="55245" b="20320"/>
                <wp:wrapNone/>
                <wp:docPr id="34"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6195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566154" id="AutoShape 51" o:spid="_x0000_s1026" type="#_x0000_t32" style="position:absolute;margin-left:132.2pt;margin-top:4.15pt;width:0;height:2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">
                <v:stroke endarrow="block"/>
              </v:shape>
            </w:pict>
          </mc:Fallback>
        </mc:AlternateContent>
      </w:r>
    </w:p>
    <w:p w14:paraId="23E78840" w14:textId="33C4F97C" w:rsidR="000D7CEE" w:rsidRDefault="000D7CEE" w:rsidP="000D7CEE">
      <w:pPr>
        <w:jc w:val="both"/>
      </w:pPr>
    </w:p>
    <w:p w14:paraId="0462BB46" w14:textId="2701320F" w:rsidR="000D7CEE" w:rsidRDefault="00745AD0" w:rsidP="000D7CEE">
      <w:pPr>
        <w:jc w:val="both"/>
      </w:pPr>
      <w:r>
        <w:rPr>
          <w:noProof/>
        </w:rPr>
        <mc:AlternateContent>
          <mc:Choice Requires="wps">
            <w:drawing>
              <wp:anchor distT="0" distB="0" distL="114300" distR="114300" simplePos="0" relativeHeight="251651584" behindDoc="0" locked="0" layoutInCell="1" allowOverlap="1" wp14:anchorId="4F75775B" wp14:editId="4678E54A">
                <wp:simplePos x="0" y="0"/>
                <wp:positionH relativeFrom="column">
                  <wp:posOffset>1195705</wp:posOffset>
                </wp:positionH>
                <wp:positionV relativeFrom="paragraph">
                  <wp:posOffset>107950</wp:posOffset>
                </wp:positionV>
                <wp:extent cx="1076325" cy="533400"/>
                <wp:effectExtent l="13970" t="12700" r="5080" b="6350"/>
                <wp:wrapNone/>
                <wp:docPr id="33"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325" cy="533400"/>
                        </a:xfrm>
                        <a:prstGeom prst="rect">
                          <a:avLst/>
                        </a:prstGeom>
                        <a:solidFill>
                          <a:srgbClr val="FFFFFF"/>
                        </a:solidFill>
                        <a:ln w="9525">
                          <a:solidFill>
                            <a:srgbClr val="000000"/>
                          </a:solidFill>
                          <a:miter lim="800000"/>
                          <a:headEnd/>
                          <a:tailEnd/>
                        </a:ln>
                      </wps:spPr>
                      <wps:txbx>
                        <w:txbxContent>
                          <w:p w14:paraId="3E7067C9" w14:textId="77777777" w:rsidR="0098320D" w:rsidRDefault="0098320D" w:rsidP="000D7CEE">
                            <w:r>
                              <w:t>SEARCH ITEM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75775B" id="Rectangle 44" o:spid="_x0000_s1037" style="position:absolute;left:0;text-align:left;margin-left:94.15pt;margin-top:8.5pt;width:84.75pt;height:42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">
                <v:textbox>
                  <w:txbxContent>
                    <w:p w14:paraId="3E7067C9" w14:textId="77777777" w:rsidR="0098320D" w:rsidRDefault="0098320D" w:rsidP="000D7CEE">
                      <w:r>
                        <w:t>SEARCH ITEMS</w:t>
                      </w:r>
                    </w:p>
                  </w:txbxContent>
                </v:textbox>
              </v:rect>
            </w:pict>
          </mc:Fallback>
        </mc:AlternateContent>
      </w:r>
    </w:p>
    <w:p w14:paraId="5AB70C7F" w14:textId="1D3734A7" w:rsidR="000D7CEE" w:rsidRDefault="00745AD0" w:rsidP="000D7CEE">
      <w:pPr>
        <w:jc w:val="both"/>
      </w:pPr>
      <w:r>
        <w:rPr>
          <w:noProof/>
        </w:rPr>
        <mc:AlternateContent>
          <mc:Choice Requires="wps">
            <w:drawing>
              <wp:anchor distT="0" distB="0" distL="114300" distR="114300" simplePos="0" relativeHeight="251656704" behindDoc="0" locked="0" layoutInCell="1" allowOverlap="1" wp14:anchorId="5C58A316" wp14:editId="49715E30">
                <wp:simplePos x="0" y="0"/>
                <wp:positionH relativeFrom="column">
                  <wp:posOffset>614680</wp:posOffset>
                </wp:positionH>
                <wp:positionV relativeFrom="paragraph">
                  <wp:posOffset>205105</wp:posOffset>
                </wp:positionV>
                <wp:extent cx="714375" cy="447675"/>
                <wp:effectExtent l="61595" t="8255" r="5080" b="20320"/>
                <wp:wrapNone/>
                <wp:docPr id="3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714375" cy="447675"/>
                        </a:xfrm>
                        <a:prstGeom prst="bentConnector3">
                          <a:avLst>
                            <a:gd name="adj1" fmla="val 49954"/>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C01B60F" id="AutoShape 49" o:spid="_x0000_s1026" type="#_x0000_t34" style="position:absolute;margin-left:48.4pt;margin-top:16.15pt;width:56.25pt;height:35.25pt;rotation:9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" adj="10790">
                <v:stroke endarrow="block"/>
              </v:shape>
            </w:pict>
          </mc:Fallback>
        </mc:AlternateContent>
      </w:r>
      <w:r>
        <w:rPr>
          <w:noProof/>
        </w:rPr>
        <mc:AlternateContent>
          <mc:Choice Requires="wps">
            <w:drawing>
              <wp:anchor distT="0" distB="0" distL="114300" distR="114300" simplePos="0" relativeHeight="251657728" behindDoc="0" locked="0" layoutInCell="1" allowOverlap="1" wp14:anchorId="6870BB44" wp14:editId="6488D988">
                <wp:simplePos x="0" y="0"/>
                <wp:positionH relativeFrom="column">
                  <wp:posOffset>2267585</wp:posOffset>
                </wp:positionH>
                <wp:positionV relativeFrom="paragraph">
                  <wp:posOffset>146050</wp:posOffset>
                </wp:positionV>
                <wp:extent cx="571500" cy="542925"/>
                <wp:effectExtent l="13970" t="11430" r="52705" b="17145"/>
                <wp:wrapNone/>
                <wp:docPr id="31"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571500" cy="54292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2DD5F8" id="AutoShape 50" o:spid="_x0000_s1026" type="#_x0000_t34" style="position:absolute;margin-left:178.55pt;margin-top:11.5pt;width:45pt;height:42.75pt;rotation:90;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">
                <v:stroke endarrow="block"/>
              </v:shape>
            </w:pict>
          </mc:Fallback>
        </mc:AlternateContent>
      </w:r>
      <w:r w:rsidR="000D7CEE">
        <w:t xml:space="preserve">        </w:t>
      </w:r>
    </w:p>
    <w:p w14:paraId="3B675A73" w14:textId="1B19E841" w:rsidR="000D7CEE" w:rsidRDefault="000D7CEE" w:rsidP="000D7CEE">
      <w:pPr>
        <w:jc w:val="both"/>
      </w:pPr>
      <w:r>
        <w:t xml:space="preserve">        </w:t>
      </w:r>
    </w:p>
    <w:p w14:paraId="0705C05A" w14:textId="58976823" w:rsidR="000D7CEE" w:rsidRDefault="000D7CEE" w:rsidP="000D7CEE">
      <w:pPr>
        <w:jc w:val="both"/>
      </w:pPr>
      <w:r>
        <w:t xml:space="preserve">                       </w:t>
      </w:r>
      <w:r w:rsidR="004E6734">
        <w:t xml:space="preserve">   </w:t>
      </w:r>
      <w:r w:rsidR="008E2D60">
        <w:t>Inspec                                      IEEE &amp;scopus</w:t>
      </w:r>
      <w:r w:rsidR="004E6734">
        <w:t xml:space="preserve">                     </w:t>
      </w:r>
    </w:p>
    <w:p w14:paraId="02B0F69E" w14:textId="77777777" w:rsidR="000D7CEE" w:rsidRDefault="000D7CEE" w:rsidP="000D7CEE">
      <w:pPr>
        <w:jc w:val="both"/>
      </w:pPr>
      <w:r>
        <w:t xml:space="preserve">                                                   </w:t>
      </w:r>
    </w:p>
    <w:p w14:paraId="2C8D2E06" w14:textId="6A5C6F7E" w:rsidR="000D7CEE" w:rsidRDefault="00745AD0" w:rsidP="000D7CEE">
      <w:pPr>
        <w:jc w:val="both"/>
      </w:pPr>
      <w:r>
        <w:rPr>
          <w:noProof/>
        </w:rPr>
        <mc:AlternateContent>
          <mc:Choice Requires="wps">
            <w:drawing>
              <wp:anchor distT="0" distB="0" distL="114300" distR="114300" simplePos="0" relativeHeight="251655680" behindDoc="0" locked="0" layoutInCell="1" allowOverlap="1" wp14:anchorId="23145B8B" wp14:editId="656B8F11">
                <wp:simplePos x="0" y="0"/>
                <wp:positionH relativeFrom="column">
                  <wp:posOffset>2218690</wp:posOffset>
                </wp:positionH>
                <wp:positionV relativeFrom="paragraph">
                  <wp:posOffset>92075</wp:posOffset>
                </wp:positionV>
                <wp:extent cx="914400" cy="571500"/>
                <wp:effectExtent l="8255" t="12065" r="10795" b="6985"/>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71500"/>
                        </a:xfrm>
                        <a:prstGeom prst="rect">
                          <a:avLst/>
                        </a:prstGeom>
                        <a:solidFill>
                          <a:srgbClr val="FFFFFF"/>
                        </a:solidFill>
                        <a:ln w="9525">
                          <a:solidFill>
                            <a:srgbClr val="000000"/>
                          </a:solidFill>
                          <a:miter lim="800000"/>
                          <a:headEnd/>
                          <a:tailEnd/>
                        </a:ln>
                      </wps:spPr>
                      <wps:txbx>
                        <w:txbxContent>
                          <w:p w14:paraId="607E5DC1" w14:textId="77777777" w:rsidR="0098320D" w:rsidRDefault="0098320D" w:rsidP="000D7CEE">
                            <w:r>
                              <w:t xml:space="preserve">Based on problem statem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45B8B" id="Rectangle 48" o:spid="_x0000_s1038" style="position:absolute;left:0;text-align:left;margin-left:174.7pt;margin-top:7.25pt;width:1in;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">
                <v:textbox>
                  <w:txbxContent>
                    <w:p w14:paraId="607E5DC1" w14:textId="77777777" w:rsidR="0098320D" w:rsidRDefault="0098320D" w:rsidP="000D7CEE">
                      <w:r>
                        <w:t xml:space="preserve">Based on problem statement </w:t>
                      </w:r>
                    </w:p>
                  </w:txbxContent>
                </v:textbox>
              </v:rect>
            </w:pict>
          </mc:Fallback>
        </mc:AlternateContent>
      </w:r>
      <w:r w:rsidR="000D7CEE">
        <w:t xml:space="preserve">                                      </w:t>
      </w:r>
      <w:r w:rsidR="004E6734">
        <w:t xml:space="preserve">                         </w:t>
      </w:r>
    </w:p>
    <w:p w14:paraId="3F2B54E7" w14:textId="6A5FB115" w:rsidR="000D7CEE" w:rsidRDefault="00745AD0" w:rsidP="000D7CEE">
      <w:pPr>
        <w:jc w:val="both"/>
      </w:pPr>
      <w:r>
        <w:rPr>
          <w:noProof/>
        </w:rPr>
        <mc:AlternateContent>
          <mc:Choice Requires="wps">
            <w:drawing>
              <wp:anchor distT="0" distB="0" distL="114300" distR="114300" simplePos="0" relativeHeight="251664896" behindDoc="0" locked="0" layoutInCell="1" allowOverlap="1" wp14:anchorId="5F089C37" wp14:editId="2B5EAEAB">
                <wp:simplePos x="0" y="0"/>
                <wp:positionH relativeFrom="column">
                  <wp:posOffset>1231900</wp:posOffset>
                </wp:positionH>
                <wp:positionV relativeFrom="paragraph">
                  <wp:posOffset>152400</wp:posOffset>
                </wp:positionV>
                <wp:extent cx="342900" cy="314325"/>
                <wp:effectExtent l="6985" t="13970" r="59690" b="14605"/>
                <wp:wrapNone/>
                <wp:docPr id="29"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342900" cy="314325"/>
                        </a:xfrm>
                        <a:prstGeom prst="bentConnector3">
                          <a:avLst>
                            <a:gd name="adj1" fmla="val 49995"/>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0013CFD" id="AutoShape 57" o:spid="_x0000_s1026" type="#_x0000_t34" style="position:absolute;margin-left:97pt;margin-top:12pt;width:27pt;height:24.75pt;rotation:90;flip:x;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" adj="10799">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47CD1E68" wp14:editId="7B8396FE">
                <wp:simplePos x="0" y="0"/>
                <wp:positionH relativeFrom="column">
                  <wp:posOffset>117475</wp:posOffset>
                </wp:positionH>
                <wp:positionV relativeFrom="paragraph">
                  <wp:posOffset>33655</wp:posOffset>
                </wp:positionV>
                <wp:extent cx="1137920" cy="447675"/>
                <wp:effectExtent l="12065" t="13970" r="12065" b="5080"/>
                <wp:wrapNone/>
                <wp:docPr id="28"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20" cy="447675"/>
                        </a:xfrm>
                        <a:prstGeom prst="rect">
                          <a:avLst/>
                        </a:prstGeom>
                        <a:solidFill>
                          <a:srgbClr val="FFFFFF"/>
                        </a:solidFill>
                        <a:ln w="9525">
                          <a:solidFill>
                            <a:srgbClr val="000000"/>
                          </a:solidFill>
                          <a:miter lim="800000"/>
                          <a:headEnd/>
                          <a:tailEnd/>
                        </a:ln>
                      </wps:spPr>
                      <wps:txbx>
                        <w:txbxContent>
                          <w:p w14:paraId="35D7613E" w14:textId="77777777" w:rsidR="0098320D" w:rsidRDefault="0098320D" w:rsidP="000D7CEE">
                            <w:r>
                              <w:t>Papers from only journal articl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CD1E68" id="Rectangle 45" o:spid="_x0000_s1039" style="position:absolute;left:0;text-align:left;margin-left:9.25pt;margin-top:2.65pt;width:89.6pt;height:35.2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">
                <v:textbox>
                  <w:txbxContent>
                    <w:p w14:paraId="35D7613E" w14:textId="77777777" w:rsidR="0098320D" w:rsidRDefault="0098320D" w:rsidP="000D7CEE">
                      <w:r>
                        <w:t>Papers from only journal articles</w:t>
                      </w:r>
                    </w:p>
                  </w:txbxContent>
                </v:textbox>
              </v:rect>
            </w:pict>
          </mc:Fallback>
        </mc:AlternateContent>
      </w:r>
    </w:p>
    <w:p w14:paraId="7C64E8A6" w14:textId="77777777" w:rsidR="000D7CEE" w:rsidRDefault="000D7CEE" w:rsidP="000D7CEE">
      <w:pPr>
        <w:jc w:val="both"/>
      </w:pPr>
    </w:p>
    <w:p w14:paraId="463E1420" w14:textId="553B1B3A" w:rsidR="000D7CEE" w:rsidRDefault="00745AD0" w:rsidP="000D7CEE">
      <w:pPr>
        <w:jc w:val="both"/>
      </w:pPr>
      <w:r>
        <w:rPr>
          <w:noProof/>
        </w:rPr>
        <mc:AlternateContent>
          <mc:Choice Requires="wps">
            <w:drawing>
              <wp:anchor distT="0" distB="0" distL="114300" distR="114300" simplePos="0" relativeHeight="251660800" behindDoc="0" locked="0" layoutInCell="1" allowOverlap="1" wp14:anchorId="6963A4A8" wp14:editId="76AC90C7">
                <wp:simplePos x="0" y="0"/>
                <wp:positionH relativeFrom="column">
                  <wp:posOffset>1221740</wp:posOffset>
                </wp:positionH>
                <wp:positionV relativeFrom="paragraph">
                  <wp:posOffset>149225</wp:posOffset>
                </wp:positionV>
                <wp:extent cx="839470" cy="520700"/>
                <wp:effectExtent l="11430" t="12065" r="6350" b="10160"/>
                <wp:wrapNone/>
                <wp:docPr id="27" name="Oval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9470" cy="520700"/>
                        </a:xfrm>
                        <a:prstGeom prst="ellipse">
                          <a:avLst/>
                        </a:prstGeom>
                        <a:solidFill>
                          <a:srgbClr val="FFFFFF"/>
                        </a:solidFill>
                        <a:ln w="9525">
                          <a:solidFill>
                            <a:srgbClr val="000000"/>
                          </a:solidFill>
                          <a:round/>
                          <a:headEnd/>
                          <a:tailEnd/>
                        </a:ln>
                      </wps:spPr>
                      <wps:txbx>
                        <w:txbxContent>
                          <w:p w14:paraId="1D64F959" w14:textId="77777777" w:rsidR="0098320D" w:rsidRDefault="0098320D" w:rsidP="000D7CEE">
                            <w:r>
                              <w:t>344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963A4A8" id="Oval 53" o:spid="_x0000_s1040" style="position:absolute;left:0;text-align:left;margin-left:96.2pt;margin-top:11.75pt;width:66.1pt;height:4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">
                <v:textbox>
                  <w:txbxContent>
                    <w:p w14:paraId="1D64F959" w14:textId="77777777" w:rsidR="0098320D" w:rsidRDefault="0098320D" w:rsidP="000D7CEE">
                      <w:r>
                        <w:t>344 papers</w:t>
                      </w:r>
                    </w:p>
                  </w:txbxContent>
                </v:textbox>
              </v:oval>
            </w:pict>
          </mc:Fallback>
        </mc:AlternateContent>
      </w:r>
    </w:p>
    <w:p w14:paraId="5696F826" w14:textId="259EF36B" w:rsidR="000D7CEE" w:rsidRDefault="00745AD0" w:rsidP="000D7CEE">
      <w:pPr>
        <w:jc w:val="both"/>
      </w:pPr>
      <w:r>
        <w:rPr>
          <w:noProof/>
        </w:rPr>
        <mc:AlternateContent>
          <mc:Choice Requires="wps">
            <w:drawing>
              <wp:anchor distT="0" distB="0" distL="114300" distR="114300" simplePos="0" relativeHeight="251668992" behindDoc="0" locked="0" layoutInCell="1" allowOverlap="1" wp14:anchorId="7310DFB9" wp14:editId="0540E507">
                <wp:simplePos x="0" y="0"/>
                <wp:positionH relativeFrom="column">
                  <wp:posOffset>2953385</wp:posOffset>
                </wp:positionH>
                <wp:positionV relativeFrom="paragraph">
                  <wp:posOffset>108585</wp:posOffset>
                </wp:positionV>
                <wp:extent cx="36195" cy="732790"/>
                <wp:effectExtent l="19050" t="12700" r="59055" b="26035"/>
                <wp:wrapNone/>
                <wp:docPr id="26"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 cy="7327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6357EB" id="AutoShape 61" o:spid="_x0000_s1026" type="#_x0000_t32" style="position:absolute;margin-left:232.55pt;margin-top:8.55pt;width:2.85pt;height:57.7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">
                <v:stroke endarrow="block"/>
              </v:shape>
            </w:pict>
          </mc:Fallback>
        </mc:AlternateContent>
      </w:r>
      <w:r>
        <w:rPr>
          <w:noProof/>
        </w:rPr>
        <mc:AlternateContent>
          <mc:Choice Requires="wps">
            <w:drawing>
              <wp:anchor distT="0" distB="0" distL="114300" distR="114300" simplePos="0" relativeHeight="251661824" behindDoc="0" locked="0" layoutInCell="1" allowOverlap="1" wp14:anchorId="685DD713" wp14:editId="53FD695D">
                <wp:simplePos x="0" y="0"/>
                <wp:positionH relativeFrom="column">
                  <wp:posOffset>2375535</wp:posOffset>
                </wp:positionH>
                <wp:positionV relativeFrom="paragraph">
                  <wp:posOffset>92075</wp:posOffset>
                </wp:positionV>
                <wp:extent cx="19050" cy="371475"/>
                <wp:effectExtent l="41275" t="5715" r="53975" b="22860"/>
                <wp:wrapNone/>
                <wp:docPr id="25"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050" cy="371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1E5CA1" id="AutoShape 54" o:spid="_x0000_s1026" type="#_x0000_t32" style="position:absolute;margin-left:187.05pt;margin-top:7.25pt;width:1.5pt;height:29.2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">
                <v:stroke endarrow="block"/>
              </v:shape>
            </w:pict>
          </mc:Fallback>
        </mc:AlternateContent>
      </w:r>
      <w:r>
        <w:rPr>
          <w:noProof/>
        </w:rPr>
        <mc:AlternateContent>
          <mc:Choice Requires="wps">
            <w:drawing>
              <wp:anchor distT="0" distB="0" distL="114300" distR="114300" simplePos="0" relativeHeight="251666944" behindDoc="0" locked="0" layoutInCell="1" allowOverlap="1" wp14:anchorId="2EB0A2F7" wp14:editId="35E44BAF">
                <wp:simplePos x="0" y="0"/>
                <wp:positionH relativeFrom="column">
                  <wp:posOffset>632460</wp:posOffset>
                </wp:positionH>
                <wp:positionV relativeFrom="paragraph">
                  <wp:posOffset>43180</wp:posOffset>
                </wp:positionV>
                <wp:extent cx="7620" cy="278130"/>
                <wp:effectExtent l="50800" t="13970" r="55880" b="22225"/>
                <wp:wrapNone/>
                <wp:docPr id="24"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2781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D6A278" id="AutoShape 59" o:spid="_x0000_s1026" type="#_x0000_t32" style="position:absolute;margin-left:49.8pt;margin-top:3.4pt;width:.6pt;height:21.9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">
                <v:stroke endarrow="block"/>
              </v:shape>
            </w:pict>
          </mc:Fallback>
        </mc:AlternateContent>
      </w:r>
    </w:p>
    <w:p w14:paraId="78BAB28D" w14:textId="6E956A85" w:rsidR="000D7CEE" w:rsidRDefault="00745AD0" w:rsidP="000D7CEE">
      <w:pPr>
        <w:jc w:val="both"/>
      </w:pPr>
      <w:r>
        <w:rPr>
          <w:noProof/>
        </w:rPr>
        <mc:AlternateContent>
          <mc:Choice Requires="wps">
            <w:drawing>
              <wp:anchor distT="0" distB="0" distL="114300" distR="114300" simplePos="0" relativeHeight="251653632" behindDoc="0" locked="0" layoutInCell="1" allowOverlap="1" wp14:anchorId="4968A0B7" wp14:editId="79E202E1">
                <wp:simplePos x="0" y="0"/>
                <wp:positionH relativeFrom="column">
                  <wp:posOffset>157480</wp:posOffset>
                </wp:positionH>
                <wp:positionV relativeFrom="paragraph">
                  <wp:posOffset>128905</wp:posOffset>
                </wp:positionV>
                <wp:extent cx="1137920" cy="566420"/>
                <wp:effectExtent l="13970" t="7620" r="10160" b="6985"/>
                <wp:wrapNone/>
                <wp:docPr id="23"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7920" cy="566420"/>
                        </a:xfrm>
                        <a:prstGeom prst="rect">
                          <a:avLst/>
                        </a:prstGeom>
                        <a:solidFill>
                          <a:srgbClr val="FFFFFF"/>
                        </a:solidFill>
                        <a:ln w="9525">
                          <a:solidFill>
                            <a:srgbClr val="000000"/>
                          </a:solidFill>
                          <a:miter lim="800000"/>
                          <a:headEnd/>
                          <a:tailEnd/>
                        </a:ln>
                      </wps:spPr>
                      <wps:txbx>
                        <w:txbxContent>
                          <w:p w14:paraId="3CF8E47C" w14:textId="539F0934" w:rsidR="0098320D" w:rsidRDefault="0098320D" w:rsidP="000D7CEE">
                            <w:r>
                              <w:t>Inclusion based on text and releva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68A0B7" id="Rectangle 46" o:spid="_x0000_s1041" style="position:absolute;left:0;text-align:left;margin-left:12.4pt;margin-top:10.15pt;width:89.6pt;height:44.6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">
                <v:textbox>
                  <w:txbxContent>
                    <w:p w14:paraId="3CF8E47C" w14:textId="539F0934" w:rsidR="0098320D" w:rsidRDefault="0098320D" w:rsidP="000D7CEE">
                      <w:r>
                        <w:t>Inclusion based on text and relevance</w:t>
                      </w:r>
                    </w:p>
                  </w:txbxContent>
                </v:textbox>
              </v:rect>
            </w:pict>
          </mc:Fallback>
        </mc:AlternateContent>
      </w:r>
    </w:p>
    <w:p w14:paraId="2D60C8E1" w14:textId="38DAEAA2" w:rsidR="000D7CEE" w:rsidRDefault="00745AD0" w:rsidP="000D7CEE">
      <w:pPr>
        <w:jc w:val="both"/>
      </w:pPr>
      <w:r>
        <w:rPr>
          <w:noProof/>
        </w:rPr>
        <mc:AlternateContent>
          <mc:Choice Requires="wps">
            <w:drawing>
              <wp:anchor distT="0" distB="0" distL="114300" distR="114300" simplePos="0" relativeHeight="251659776" behindDoc="0" locked="0" layoutInCell="1" allowOverlap="1" wp14:anchorId="4DEA7528" wp14:editId="33755F6F">
                <wp:simplePos x="0" y="0"/>
                <wp:positionH relativeFrom="column">
                  <wp:posOffset>1976755</wp:posOffset>
                </wp:positionH>
                <wp:positionV relativeFrom="paragraph">
                  <wp:posOffset>152400</wp:posOffset>
                </wp:positionV>
                <wp:extent cx="833755" cy="414655"/>
                <wp:effectExtent l="13970" t="5715" r="9525" b="8255"/>
                <wp:wrapNone/>
                <wp:docPr id="22" name="Oval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3755" cy="414655"/>
                        </a:xfrm>
                        <a:prstGeom prst="ellipse">
                          <a:avLst/>
                        </a:prstGeom>
                        <a:solidFill>
                          <a:srgbClr val="FFFFFF"/>
                        </a:solidFill>
                        <a:ln w="9525">
                          <a:solidFill>
                            <a:srgbClr val="000000"/>
                          </a:solidFill>
                          <a:round/>
                          <a:headEnd/>
                          <a:tailEnd/>
                        </a:ln>
                      </wps:spPr>
                      <wps:txbx>
                        <w:txbxContent>
                          <w:p w14:paraId="5C8D060C" w14:textId="77777777" w:rsidR="0098320D" w:rsidRDefault="0098320D" w:rsidP="000D7CEE">
                            <w:r>
                              <w:t>5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DEA7528" id="Oval 52" o:spid="_x0000_s1042" style="position:absolute;left:0;text-align:left;margin-left:155.65pt;margin-top:12pt;width:65.65pt;height:32.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">
                <v:textbox>
                  <w:txbxContent>
                    <w:p w14:paraId="5C8D060C" w14:textId="77777777" w:rsidR="0098320D" w:rsidRDefault="0098320D" w:rsidP="000D7CEE">
                      <w:r>
                        <w:t>5 papers</w:t>
                      </w:r>
                    </w:p>
                  </w:txbxContent>
                </v:textbox>
              </v:oval>
            </w:pict>
          </mc:Fallback>
        </mc:AlternateContent>
      </w:r>
    </w:p>
    <w:p w14:paraId="75072ABD" w14:textId="77777777" w:rsidR="000D7CEE" w:rsidRDefault="000D7CEE" w:rsidP="000D7CEE">
      <w:pPr>
        <w:jc w:val="both"/>
      </w:pPr>
    </w:p>
    <w:p w14:paraId="2EFF8E0C" w14:textId="220FEAB1" w:rsidR="000D7CEE" w:rsidRDefault="000D7CEE" w:rsidP="000D7CEE">
      <w:pPr>
        <w:jc w:val="both"/>
      </w:pPr>
    </w:p>
    <w:p w14:paraId="1CF91FBA" w14:textId="4A1A15F2" w:rsidR="000D7CEE" w:rsidRDefault="00370317" w:rsidP="000D7CEE">
      <w:pPr>
        <w:jc w:val="both"/>
      </w:pPr>
      <w:r>
        <w:rPr>
          <w:noProof/>
        </w:rPr>
        <mc:AlternateContent>
          <mc:Choice Requires="wps">
            <w:drawing>
              <wp:anchor distT="0" distB="0" distL="114300" distR="114300" simplePos="0" relativeHeight="251673088" behindDoc="0" locked="0" layoutInCell="1" allowOverlap="1" wp14:anchorId="369D4FDB" wp14:editId="430EC9BD">
                <wp:simplePos x="0" y="0"/>
                <wp:positionH relativeFrom="column">
                  <wp:posOffset>2388235</wp:posOffset>
                </wp:positionH>
                <wp:positionV relativeFrom="paragraph">
                  <wp:posOffset>97155</wp:posOffset>
                </wp:positionV>
                <wp:extent cx="58420" cy="1101090"/>
                <wp:effectExtent l="12700" t="10795" r="62230" b="21590"/>
                <wp:wrapNone/>
                <wp:docPr id="17"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420" cy="11010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53739B0" id="_x0000_t32" coordsize="21600,21600" o:spt="32" o:oned="t" path="m,l21600,21600e" filled="f">
                <v:path arrowok="t" fillok="f" o:connecttype="none"/>
                <o:lock v:ext="edit" shapetype="t"/>
              </v:shapetype>
              <v:shape id="AutoShape 65" o:spid="_x0000_s1026" type="#_x0000_t32" style="position:absolute;margin-left:188.05pt;margin-top:7.65pt;width:4.6pt;height:86.7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">
                <v:stroke endarrow="block"/>
              </v:shape>
            </w:pict>
          </mc:Fallback>
        </mc:AlternateContent>
      </w:r>
      <w:r w:rsidR="00745AD0">
        <w:rPr>
          <w:noProof/>
        </w:rPr>
        <mc:AlternateContent>
          <mc:Choice Requires="wps">
            <w:drawing>
              <wp:anchor distT="0" distB="0" distL="114300" distR="114300" simplePos="0" relativeHeight="251667968" behindDoc="0" locked="0" layoutInCell="1" allowOverlap="1" wp14:anchorId="364D535A" wp14:editId="2CA51BC2">
                <wp:simplePos x="0" y="0"/>
                <wp:positionH relativeFrom="column">
                  <wp:posOffset>2520315</wp:posOffset>
                </wp:positionH>
                <wp:positionV relativeFrom="paragraph">
                  <wp:posOffset>100330</wp:posOffset>
                </wp:positionV>
                <wp:extent cx="853440" cy="348615"/>
                <wp:effectExtent l="5080" t="10795" r="8255" b="12065"/>
                <wp:wrapNone/>
                <wp:docPr id="21" name="Oval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3440" cy="348615"/>
                        </a:xfrm>
                        <a:prstGeom prst="ellipse">
                          <a:avLst/>
                        </a:prstGeom>
                        <a:solidFill>
                          <a:srgbClr val="FFFFFF"/>
                        </a:solidFill>
                        <a:ln w="9525">
                          <a:solidFill>
                            <a:srgbClr val="000000"/>
                          </a:solidFill>
                          <a:round/>
                          <a:headEnd/>
                          <a:tailEnd/>
                        </a:ln>
                      </wps:spPr>
                      <wps:txbx>
                        <w:txbxContent>
                          <w:p w14:paraId="40E4F7DC" w14:textId="77777777" w:rsidR="0098320D" w:rsidRDefault="0098320D" w:rsidP="000D7CEE">
                            <w:r>
                              <w:t>2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64D535A" id="Oval 60" o:spid="_x0000_s1043" style="position:absolute;left:0;text-align:left;margin-left:198.45pt;margin-top:7.9pt;width:67.2pt;height:27.4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">
                <v:textbox>
                  <w:txbxContent>
                    <w:p w14:paraId="40E4F7DC" w14:textId="77777777" w:rsidR="0098320D" w:rsidRDefault="0098320D" w:rsidP="000D7CEE">
                      <w:r>
                        <w:t>2 papers</w:t>
                      </w:r>
                    </w:p>
                  </w:txbxContent>
                </v:textbox>
              </v:oval>
            </w:pict>
          </mc:Fallback>
        </mc:AlternateContent>
      </w:r>
      <w:r w:rsidR="00745AD0">
        <w:rPr>
          <w:noProof/>
        </w:rPr>
        <mc:AlternateContent>
          <mc:Choice Requires="wps">
            <w:drawing>
              <wp:anchor distT="0" distB="0" distL="114300" distR="114300" simplePos="0" relativeHeight="251665920" behindDoc="0" locked="0" layoutInCell="1" allowOverlap="1" wp14:anchorId="7F54A664" wp14:editId="009BD7AC">
                <wp:simplePos x="0" y="0"/>
                <wp:positionH relativeFrom="column">
                  <wp:posOffset>724535</wp:posOffset>
                </wp:positionH>
                <wp:positionV relativeFrom="paragraph">
                  <wp:posOffset>111125</wp:posOffset>
                </wp:positionV>
                <wp:extent cx="12065" cy="415925"/>
                <wp:effectExtent l="47625" t="12065" r="54610" b="19685"/>
                <wp:wrapNone/>
                <wp:docPr id="20"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065" cy="415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DB4CC1" id="AutoShape 58" o:spid="_x0000_s1026" type="#_x0000_t32" style="position:absolute;margin-left:57.05pt;margin-top:8.75pt;width:.95pt;height:32.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">
                <v:stroke endarrow="block"/>
              </v:shape>
            </w:pict>
          </mc:Fallback>
        </mc:AlternateContent>
      </w:r>
      <w:r w:rsidR="00745AD0">
        <w:rPr>
          <w:noProof/>
        </w:rPr>
        <mc:AlternateContent>
          <mc:Choice Requires="wps">
            <w:drawing>
              <wp:anchor distT="0" distB="0" distL="114300" distR="114300" simplePos="0" relativeHeight="251662848" behindDoc="0" locked="0" layoutInCell="1" allowOverlap="1" wp14:anchorId="4C0D539C" wp14:editId="66A68DB8">
                <wp:simplePos x="0" y="0"/>
                <wp:positionH relativeFrom="column">
                  <wp:posOffset>1357630</wp:posOffset>
                </wp:positionH>
                <wp:positionV relativeFrom="paragraph">
                  <wp:posOffset>39370</wp:posOffset>
                </wp:positionV>
                <wp:extent cx="914400" cy="374015"/>
                <wp:effectExtent l="13970" t="6985" r="5080" b="9525"/>
                <wp:wrapNone/>
                <wp:docPr id="19"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374015"/>
                        </a:xfrm>
                        <a:prstGeom prst="ellipse">
                          <a:avLst/>
                        </a:prstGeom>
                        <a:solidFill>
                          <a:srgbClr val="FFFFFF"/>
                        </a:solidFill>
                        <a:ln w="9525">
                          <a:solidFill>
                            <a:srgbClr val="000000"/>
                          </a:solidFill>
                          <a:round/>
                          <a:headEnd/>
                          <a:tailEnd/>
                        </a:ln>
                      </wps:spPr>
                      <wps:txbx>
                        <w:txbxContent>
                          <w:p w14:paraId="61B351D9" w14:textId="77777777" w:rsidR="0098320D" w:rsidRDefault="0098320D" w:rsidP="000D7CEE">
                            <w:r>
                              <w:t>18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0D539C" id="Oval 55" o:spid="_x0000_s1044" style="position:absolute;left:0;text-align:left;margin-left:106.9pt;margin-top:3.1pt;width:1in;height:29.4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">
                <v:textbox>
                  <w:txbxContent>
                    <w:p w14:paraId="61B351D9" w14:textId="77777777" w:rsidR="0098320D" w:rsidRDefault="0098320D" w:rsidP="000D7CEE">
                      <w:r>
                        <w:t>18 papers</w:t>
                      </w:r>
                    </w:p>
                  </w:txbxContent>
                </v:textbox>
              </v:oval>
            </w:pict>
          </mc:Fallback>
        </mc:AlternateContent>
      </w:r>
      <w:r w:rsidR="00745AD0">
        <w:rPr>
          <w:noProof/>
        </w:rPr>
        <mc:AlternateContent>
          <mc:Choice Requires="wps">
            <w:drawing>
              <wp:anchor distT="0" distB="0" distL="114300" distR="114300" simplePos="0" relativeHeight="251670016" behindDoc="0" locked="0" layoutInCell="1" allowOverlap="1" wp14:anchorId="4F8368B4" wp14:editId="65C8D2AF">
                <wp:simplePos x="0" y="0"/>
                <wp:positionH relativeFrom="column">
                  <wp:posOffset>1316355</wp:posOffset>
                </wp:positionH>
                <wp:positionV relativeFrom="paragraph">
                  <wp:posOffset>79375</wp:posOffset>
                </wp:positionV>
                <wp:extent cx="182245" cy="0"/>
                <wp:effectExtent l="10795" t="56515" r="16510" b="57785"/>
                <wp:wrapNone/>
                <wp:docPr id="18"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2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94C148" id="AutoShape 62" o:spid="_x0000_s1026" type="#_x0000_t32" style="position:absolute;margin-left:103.65pt;margin-top:6.25pt;width:14.35pt;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">
                <v:stroke endarrow="block"/>
              </v:shape>
            </w:pict>
          </mc:Fallback>
        </mc:AlternateContent>
      </w:r>
    </w:p>
    <w:p w14:paraId="1C42F358" w14:textId="7307C70C" w:rsidR="000D7CEE" w:rsidRDefault="000D7CEE" w:rsidP="000D7CEE">
      <w:pPr>
        <w:jc w:val="both"/>
      </w:pPr>
    </w:p>
    <w:p w14:paraId="4F7E4977" w14:textId="7FCB2CCD" w:rsidR="000D7CEE" w:rsidRDefault="000D7CEE" w:rsidP="000D7CEE">
      <w:pPr>
        <w:jc w:val="both"/>
      </w:pPr>
    </w:p>
    <w:p w14:paraId="3AD5338C" w14:textId="56E93F67" w:rsidR="000D7CEE" w:rsidRDefault="00745AD0" w:rsidP="000D7CEE">
      <w:pPr>
        <w:jc w:val="both"/>
      </w:pPr>
      <w:r>
        <w:rPr>
          <w:noProof/>
        </w:rPr>
        <mc:AlternateContent>
          <mc:Choice Requires="wps">
            <w:drawing>
              <wp:anchor distT="0" distB="0" distL="114300" distR="114300" simplePos="0" relativeHeight="251674112" behindDoc="0" locked="0" layoutInCell="1" allowOverlap="1" wp14:anchorId="6D8044D5" wp14:editId="2F89DCD2">
                <wp:simplePos x="0" y="0"/>
                <wp:positionH relativeFrom="column">
                  <wp:posOffset>2865120</wp:posOffset>
                </wp:positionH>
                <wp:positionV relativeFrom="paragraph">
                  <wp:posOffset>11430</wp:posOffset>
                </wp:positionV>
                <wp:extent cx="0" cy="702310"/>
                <wp:effectExtent l="54610" t="7620" r="59690" b="23495"/>
                <wp:wrapNone/>
                <wp:docPr id="16"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0231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DBCC7E" id="AutoShape 66" o:spid="_x0000_s1026" type="#_x0000_t32" style="position:absolute;margin-left:225.6pt;margin-top:.9pt;width:0;height:55.3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">
                <v:stroke endarrow="block"/>
              </v:shape>
            </w:pict>
          </mc:Fallback>
        </mc:AlternateContent>
      </w:r>
      <w:r>
        <w:rPr>
          <w:noProof/>
        </w:rPr>
        <mc:AlternateContent>
          <mc:Choice Requires="wps">
            <w:drawing>
              <wp:anchor distT="0" distB="0" distL="114300" distR="114300" simplePos="0" relativeHeight="251654656" behindDoc="0" locked="0" layoutInCell="1" allowOverlap="1" wp14:anchorId="0D28E9EA" wp14:editId="695525D1">
                <wp:simplePos x="0" y="0"/>
                <wp:positionH relativeFrom="column">
                  <wp:posOffset>90805</wp:posOffset>
                </wp:positionH>
                <wp:positionV relativeFrom="paragraph">
                  <wp:posOffset>89535</wp:posOffset>
                </wp:positionV>
                <wp:extent cx="1276350" cy="795020"/>
                <wp:effectExtent l="13970" t="9525" r="5080" b="5080"/>
                <wp:wrapNone/>
                <wp:docPr id="15"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76350" cy="795020"/>
                        </a:xfrm>
                        <a:prstGeom prst="rect">
                          <a:avLst/>
                        </a:prstGeom>
                        <a:solidFill>
                          <a:srgbClr val="FFFFFF"/>
                        </a:solidFill>
                        <a:ln w="9525">
                          <a:solidFill>
                            <a:srgbClr val="000000"/>
                          </a:solidFill>
                          <a:miter lim="800000"/>
                          <a:headEnd/>
                          <a:tailEnd/>
                        </a:ln>
                      </wps:spPr>
                      <wps:txbx>
                        <w:txbxContent>
                          <w:p w14:paraId="1EC9129A" w14:textId="77777777" w:rsidR="0098320D" w:rsidRDefault="0098320D" w:rsidP="000D7CEE">
                            <w:r>
                              <w:t>Exclusion criteria based on non full text and irrelevant to our study and other than englis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8E9EA" id="Rectangle 47" o:spid="_x0000_s1045" style="position:absolute;left:0;text-align:left;margin-left:7.15pt;margin-top:7.05pt;width:100.5pt;height:62.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">
                <v:textbox>
                  <w:txbxContent>
                    <w:p w14:paraId="1EC9129A" w14:textId="77777777" w:rsidR="0098320D" w:rsidRDefault="0098320D" w:rsidP="000D7CEE">
                      <w:r>
                        <w:t>Exclusion criteria based on non full text and irrelevant to our study and other than english</w:t>
                      </w:r>
                    </w:p>
                  </w:txbxContent>
                </v:textbox>
              </v:rect>
            </w:pict>
          </mc:Fallback>
        </mc:AlternateContent>
      </w:r>
    </w:p>
    <w:p w14:paraId="2027491E" w14:textId="1B6048CF" w:rsidR="000D7CEE" w:rsidRDefault="00745AD0" w:rsidP="000D7CEE">
      <w:pPr>
        <w:jc w:val="both"/>
      </w:pPr>
      <w:r>
        <w:rPr>
          <w:noProof/>
        </w:rPr>
        <mc:AlternateContent>
          <mc:Choice Requires="wps">
            <w:drawing>
              <wp:anchor distT="0" distB="0" distL="114300" distR="114300" simplePos="0" relativeHeight="251663872" behindDoc="0" locked="0" layoutInCell="1" allowOverlap="1" wp14:anchorId="6CDD9EFB" wp14:editId="266F6AC8">
                <wp:simplePos x="0" y="0"/>
                <wp:positionH relativeFrom="column">
                  <wp:posOffset>1533525</wp:posOffset>
                </wp:positionH>
                <wp:positionV relativeFrom="paragraph">
                  <wp:posOffset>19685</wp:posOffset>
                </wp:positionV>
                <wp:extent cx="821690" cy="401320"/>
                <wp:effectExtent l="8890" t="9525" r="7620" b="8255"/>
                <wp:wrapNone/>
                <wp:docPr id="14"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1690" cy="401320"/>
                        </a:xfrm>
                        <a:prstGeom prst="ellipse">
                          <a:avLst/>
                        </a:prstGeom>
                        <a:solidFill>
                          <a:srgbClr val="FFFFFF"/>
                        </a:solidFill>
                        <a:ln w="9525">
                          <a:solidFill>
                            <a:srgbClr val="000000"/>
                          </a:solidFill>
                          <a:round/>
                          <a:headEnd/>
                          <a:tailEnd/>
                        </a:ln>
                      </wps:spPr>
                      <wps:txbx>
                        <w:txbxContent>
                          <w:p w14:paraId="0EEA6708" w14:textId="77777777" w:rsidR="0098320D" w:rsidRDefault="0098320D" w:rsidP="000D7CEE">
                            <w:r>
                              <w:t>2 pape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DD9EFB" id="Oval 56" o:spid="_x0000_s1046" style="position:absolute;left:0;text-align:left;margin-left:120.75pt;margin-top:1.55pt;width:64.7pt;height:31.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">
                <v:textbox>
                  <w:txbxContent>
                    <w:p w14:paraId="0EEA6708" w14:textId="77777777" w:rsidR="0098320D" w:rsidRDefault="0098320D" w:rsidP="000D7CEE">
                      <w:r>
                        <w:t>2 papers</w:t>
                      </w:r>
                    </w:p>
                  </w:txbxContent>
                </v:textbox>
              </v:oval>
            </w:pict>
          </mc:Fallback>
        </mc:AlternateContent>
      </w:r>
    </w:p>
    <w:p w14:paraId="1E2CD3C6" w14:textId="08721294" w:rsidR="000D7CEE" w:rsidRDefault="00745AD0" w:rsidP="000D7CEE">
      <w:pPr>
        <w:jc w:val="both"/>
      </w:pPr>
      <w:r>
        <w:rPr>
          <w:noProof/>
        </w:rPr>
        <mc:AlternateContent>
          <mc:Choice Requires="wps">
            <w:drawing>
              <wp:anchor distT="0" distB="0" distL="114300" distR="114300" simplePos="0" relativeHeight="251671040" behindDoc="0" locked="0" layoutInCell="1" allowOverlap="1" wp14:anchorId="75A26AAE" wp14:editId="09832D6B">
                <wp:simplePos x="0" y="0"/>
                <wp:positionH relativeFrom="column">
                  <wp:posOffset>1357630</wp:posOffset>
                </wp:positionH>
                <wp:positionV relativeFrom="paragraph">
                  <wp:posOffset>69850</wp:posOffset>
                </wp:positionV>
                <wp:extent cx="206375" cy="6985"/>
                <wp:effectExtent l="13970" t="53340" r="17780" b="53975"/>
                <wp:wrapNone/>
                <wp:docPr id="13" name="AutoShape 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6375" cy="69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0A84D5" id="AutoShape 63" o:spid="_x0000_s1026" type="#_x0000_t32" style="position:absolute;margin-left:106.9pt;margin-top:5.5pt;width:16.25pt;height:.5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">
                <v:stroke endarrow="block"/>
              </v:shape>
            </w:pict>
          </mc:Fallback>
        </mc:AlternateContent>
      </w:r>
    </w:p>
    <w:p w14:paraId="38C51E88" w14:textId="03E07D80" w:rsidR="000D7CEE" w:rsidRDefault="00745AD0" w:rsidP="000D7CEE">
      <w:pPr>
        <w:jc w:val="left"/>
      </w:pPr>
      <w:r>
        <w:rPr>
          <w:noProof/>
        </w:rPr>
        <mc:AlternateContent>
          <mc:Choice Requires="wps">
            <w:drawing>
              <wp:anchor distT="0" distB="0" distL="114300" distR="114300" simplePos="0" relativeHeight="251672064" behindDoc="0" locked="0" layoutInCell="1" allowOverlap="1" wp14:anchorId="72E389A6" wp14:editId="5F3EB632">
                <wp:simplePos x="0" y="0"/>
                <wp:positionH relativeFrom="column">
                  <wp:posOffset>1976755</wp:posOffset>
                </wp:positionH>
                <wp:positionV relativeFrom="paragraph">
                  <wp:posOffset>128905</wp:posOffset>
                </wp:positionV>
                <wp:extent cx="21590" cy="146685"/>
                <wp:effectExtent l="33020" t="10795" r="59690" b="23495"/>
                <wp:wrapNone/>
                <wp:docPr id="12" name="AutoShape 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 cy="14668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06ED3E" id="AutoShape 64" o:spid="_x0000_s1026" type="#_x0000_t32" style="position:absolute;margin-left:155.65pt;margin-top:10.15pt;width:1.7pt;height:11.5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">
                <v:stroke endarrow="block"/>
              </v:shape>
            </w:pict>
          </mc:Fallback>
        </mc:AlternateContent>
      </w:r>
    </w:p>
    <w:p w14:paraId="7D312BCF" w14:textId="565E9B0A" w:rsidR="000D7CEE" w:rsidRDefault="000D7CEE" w:rsidP="000D7CEE">
      <w:pPr>
        <w:jc w:val="left"/>
      </w:pPr>
    </w:p>
    <w:p w14:paraId="4ECC42B4" w14:textId="5ADC134B" w:rsidR="00DA67AB" w:rsidRDefault="00370317" w:rsidP="000D7CEE">
      <w:pPr>
        <w:jc w:val="left"/>
      </w:pPr>
      <w:r>
        <w:rPr>
          <w:noProof/>
        </w:rPr>
        <mc:AlternateContent>
          <mc:Choice Requires="wps">
            <w:drawing>
              <wp:anchor distT="0" distB="0" distL="114300" distR="114300" simplePos="0" relativeHeight="251675136" behindDoc="0" locked="0" layoutInCell="1" allowOverlap="1" wp14:anchorId="1E2489A3" wp14:editId="1D916D81">
                <wp:simplePos x="0" y="0"/>
                <wp:positionH relativeFrom="column">
                  <wp:posOffset>1470660</wp:posOffset>
                </wp:positionH>
                <wp:positionV relativeFrom="paragraph">
                  <wp:posOffset>6985</wp:posOffset>
                </wp:positionV>
                <wp:extent cx="1765300" cy="718185"/>
                <wp:effectExtent l="0" t="0" r="25400" b="24765"/>
                <wp:wrapNone/>
                <wp:docPr id="11" name="Rectangl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5300" cy="718185"/>
                        </a:xfrm>
                        <a:prstGeom prst="rect">
                          <a:avLst/>
                        </a:prstGeom>
                        <a:solidFill>
                          <a:srgbClr val="FFFFFF"/>
                        </a:solidFill>
                        <a:ln w="9525">
                          <a:solidFill>
                            <a:srgbClr val="000000"/>
                          </a:solidFill>
                          <a:miter lim="800000"/>
                          <a:headEnd/>
                          <a:tailEnd/>
                        </a:ln>
                      </wps:spPr>
                      <wps:txbx>
                        <w:txbxContent>
                          <w:p w14:paraId="52CF6DE8" w14:textId="77777777" w:rsidR="0098320D" w:rsidRDefault="0098320D" w:rsidP="000D7CEE">
                            <w:r>
                              <w:t>Final Trust Worthy papers related to the topic for review from all three databases consolidat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2489A3" id="Rectangle 67" o:spid="_x0000_s1047" style="position:absolute;margin-left:115.8pt;margin-top:.55pt;width:139pt;height:56.5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">
                <v:textbox>
                  <w:txbxContent>
                    <w:p w14:paraId="52CF6DE8" w14:textId="77777777" w:rsidR="0098320D" w:rsidRDefault="0098320D" w:rsidP="000D7CEE">
                      <w:r>
                        <w:t>Final Trust Worthy papers related to the topic for review from all three databases consolidated.</w:t>
                      </w:r>
                    </w:p>
                  </w:txbxContent>
                </v:textbox>
              </v:rect>
            </w:pict>
          </mc:Fallback>
        </mc:AlternateContent>
      </w:r>
      <w:r w:rsidR="000D7CEE">
        <w:t xml:space="preserve"> RESULTS:</w:t>
      </w:r>
    </w:p>
    <w:p w14:paraId="0D27C691" w14:textId="77777777" w:rsidR="00DA67AB" w:rsidRDefault="00DA67AB" w:rsidP="000D7CEE">
      <w:pPr>
        <w:jc w:val="left"/>
      </w:pPr>
    </w:p>
    <w:p w14:paraId="6FA152AD" w14:textId="472E0BB6" w:rsidR="000D7CEE" w:rsidRDefault="000D7CEE" w:rsidP="00141390">
      <w:pPr>
        <w:pStyle w:val="Heading1"/>
        <w:numPr>
          <w:ilvl w:val="0"/>
          <w:numId w:val="27"/>
        </w:numPr>
      </w:pPr>
      <w:r>
        <w:lastRenderedPageBreak/>
        <w:t>RESULTS:</w:t>
      </w:r>
    </w:p>
    <w:p w14:paraId="1AEDBB8C" w14:textId="77777777" w:rsidR="000D7CEE" w:rsidRDefault="000D7CEE" w:rsidP="000D7CEE">
      <w:pPr>
        <w:jc w:val="left"/>
      </w:pPr>
    </w:p>
    <w:tbl>
      <w:tblPr>
        <w:tblW w:w="4770" w:type="dxa"/>
        <w:tblInd w:w="2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0"/>
        <w:gridCol w:w="3690"/>
      </w:tblGrid>
      <w:tr w:rsidR="000D7CEE" w:rsidRPr="000D7CEE" w14:paraId="722BC5A7" w14:textId="77777777" w:rsidTr="000D7CEE">
        <w:trPr>
          <w:trHeight w:val="575"/>
        </w:trPr>
        <w:tc>
          <w:tcPr>
            <w:tcW w:w="1080" w:type="dxa"/>
            <w:shd w:val="clear" w:color="auto" w:fill="auto"/>
          </w:tcPr>
          <w:p w14:paraId="2D40B7B6" w14:textId="0D635C38" w:rsidR="000D7CEE" w:rsidRPr="000D7CEE" w:rsidRDefault="000D7CEE" w:rsidP="00141390">
            <w:r w:rsidRPr="000D7CEE">
              <w:t>Primary study</w:t>
            </w:r>
          </w:p>
        </w:tc>
        <w:tc>
          <w:tcPr>
            <w:tcW w:w="3690" w:type="dxa"/>
            <w:shd w:val="clear" w:color="auto" w:fill="auto"/>
          </w:tcPr>
          <w:p w14:paraId="26D49065" w14:textId="77777777" w:rsidR="000D7CEE" w:rsidRPr="000D7CEE" w:rsidRDefault="000D7CEE" w:rsidP="00141390"/>
          <w:p w14:paraId="43B42CE9" w14:textId="77777777" w:rsidR="000D7CEE" w:rsidRPr="000D7CEE" w:rsidRDefault="000D7CEE" w:rsidP="00141390">
            <w:r w:rsidRPr="000D7CEE">
              <w:t>Drawbacks or challenges</w:t>
            </w:r>
          </w:p>
        </w:tc>
      </w:tr>
      <w:tr w:rsidR="000D7CEE" w:rsidRPr="000D7CEE" w14:paraId="159ECE49" w14:textId="77777777" w:rsidTr="000D7CEE">
        <w:trPr>
          <w:trHeight w:val="710"/>
        </w:trPr>
        <w:tc>
          <w:tcPr>
            <w:tcW w:w="1080" w:type="dxa"/>
            <w:shd w:val="clear" w:color="auto" w:fill="auto"/>
          </w:tcPr>
          <w:p w14:paraId="144A7DCC" w14:textId="77777777" w:rsidR="000D7CEE" w:rsidRPr="000D7CEE" w:rsidRDefault="000D7CEE" w:rsidP="00141390"/>
          <w:p w14:paraId="08C8C4C5" w14:textId="37D57668" w:rsidR="000D7CEE" w:rsidRPr="000D7CEE" w:rsidRDefault="000D7CEE" w:rsidP="00141390">
            <w:r w:rsidRPr="000D7CEE">
              <w:t>REF</w:t>
            </w:r>
            <w:r w:rsidRPr="000D7CEE">
              <w:fldChar w:fldCharType="begin"/>
            </w:r>
            <w:r w:rsidRPr="000D7CEE">
              <w:instrText xml:space="preserve"> ADDIN ZOTERO_ITEM CSL_CITATION {"citationID":"1rtgbojd9g","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Pr="000D7CEE">
              <w:fldChar w:fldCharType="separate"/>
            </w:r>
            <w:r w:rsidRPr="000D7CEE">
              <w:t>[2]</w:t>
            </w:r>
            <w:r w:rsidRPr="000D7CEE">
              <w:fldChar w:fldCharType="end"/>
            </w:r>
          </w:p>
        </w:tc>
        <w:tc>
          <w:tcPr>
            <w:tcW w:w="3690" w:type="dxa"/>
            <w:shd w:val="clear" w:color="auto" w:fill="auto"/>
          </w:tcPr>
          <w:p w14:paraId="19315BE3" w14:textId="0D618056" w:rsidR="000D7CEE" w:rsidRPr="000D7CEE" w:rsidRDefault="000D7CEE" w:rsidP="00141390">
            <w:pPr>
              <w:jc w:val="both"/>
            </w:pPr>
            <w:r w:rsidRPr="000D7CEE">
              <w:t xml:space="preserve">The issue with decentralized human factors who is responsible for human factors work compared to centralized version where </w:t>
            </w:r>
            <w:r w:rsidR="008325FD" w:rsidRPr="000D7CEE">
              <w:t>manager are</w:t>
            </w:r>
            <w:r w:rsidRPr="000D7CEE">
              <w:t xml:space="preserve"> champions for human factor work.</w:t>
            </w:r>
          </w:p>
        </w:tc>
      </w:tr>
      <w:tr w:rsidR="000D7CEE" w:rsidRPr="000D7CEE" w14:paraId="2132229E" w14:textId="77777777" w:rsidTr="000D7CEE">
        <w:trPr>
          <w:trHeight w:val="962"/>
        </w:trPr>
        <w:tc>
          <w:tcPr>
            <w:tcW w:w="1080" w:type="dxa"/>
            <w:shd w:val="clear" w:color="auto" w:fill="auto"/>
          </w:tcPr>
          <w:p w14:paraId="085C908D" w14:textId="77777777" w:rsidR="000D7CEE" w:rsidRPr="000D7CEE" w:rsidRDefault="000D7CEE" w:rsidP="00141390"/>
          <w:p w14:paraId="62223661" w14:textId="132C581D" w:rsidR="000D7CEE" w:rsidRPr="000D7CEE" w:rsidRDefault="000D7CEE" w:rsidP="00141390">
            <w:r w:rsidRPr="000D7CEE">
              <w:t>REF</w:t>
            </w:r>
            <w:fldSimple w:instr=" ADDIN ZOTERO_TEMP ">
              <w:r w:rsidRPr="000D7CEE">
                <w:t>[3]</w:t>
              </w:r>
            </w:fldSimple>
          </w:p>
        </w:tc>
        <w:tc>
          <w:tcPr>
            <w:tcW w:w="3690" w:type="dxa"/>
            <w:shd w:val="clear" w:color="auto" w:fill="auto"/>
          </w:tcPr>
          <w:p w14:paraId="558D1A2D" w14:textId="6DB3A7A6" w:rsidR="000D7CEE" w:rsidRPr="000D7CEE" w:rsidRDefault="000D7CEE" w:rsidP="00141390">
            <w:pPr>
              <w:jc w:val="both"/>
            </w:pPr>
            <w:r w:rsidRPr="000D7CEE">
              <w:t xml:space="preserve">Drawback in providing </w:t>
            </w:r>
            <w:r w:rsidR="008325FD" w:rsidRPr="000D7CEE">
              <w:t>knowledgeable</w:t>
            </w:r>
            <w:r w:rsidRPr="000D7CEE">
              <w:t xml:space="preserve"> and skilled mentors during training  to keep up with industry is only done by few MNC’s  not all software institutions</w:t>
            </w:r>
          </w:p>
        </w:tc>
      </w:tr>
      <w:tr w:rsidR="000D7CEE" w:rsidRPr="000D7CEE" w14:paraId="2B1A322E" w14:textId="77777777" w:rsidTr="000D7CEE">
        <w:trPr>
          <w:trHeight w:val="620"/>
        </w:trPr>
        <w:tc>
          <w:tcPr>
            <w:tcW w:w="1080" w:type="dxa"/>
            <w:shd w:val="clear" w:color="auto" w:fill="auto"/>
          </w:tcPr>
          <w:p w14:paraId="1B66BAF4" w14:textId="77777777" w:rsidR="000D7CEE" w:rsidRPr="000D7CEE" w:rsidRDefault="000D7CEE" w:rsidP="00141390"/>
          <w:p w14:paraId="4F1ED4EB" w14:textId="273D0C54" w:rsidR="000D7CEE" w:rsidRPr="000D7CEE" w:rsidRDefault="000D7CEE" w:rsidP="00141390">
            <w:r w:rsidRPr="000D7CEE">
              <w:t>REF</w:t>
            </w:r>
            <w:fldSimple w:instr=" ADDIN ZOTERO_TEMP ">
              <w:r w:rsidRPr="000D7CEE">
                <w:t>[6]</w:t>
              </w:r>
            </w:fldSimple>
          </w:p>
        </w:tc>
        <w:tc>
          <w:tcPr>
            <w:tcW w:w="3690" w:type="dxa"/>
            <w:shd w:val="clear" w:color="auto" w:fill="auto"/>
          </w:tcPr>
          <w:p w14:paraId="6CDB10A3" w14:textId="709658C6" w:rsidR="000D7CEE" w:rsidRPr="000D7CEE" w:rsidRDefault="000D7CEE" w:rsidP="00141390">
            <w:pPr>
              <w:jc w:val="both"/>
            </w:pPr>
            <w:r w:rsidRPr="000D7CEE">
              <w:t xml:space="preserve">Challenges are faced during awareness inside the team for adopting to culturally sensitive is not always </w:t>
            </w:r>
            <w:r w:rsidR="008325FD" w:rsidRPr="000D7CEE">
              <w:t>possible.</w:t>
            </w:r>
          </w:p>
        </w:tc>
      </w:tr>
      <w:tr w:rsidR="000D7CEE" w:rsidRPr="000D7CEE" w14:paraId="6B649EE8" w14:textId="77777777" w:rsidTr="000D7CEE">
        <w:trPr>
          <w:trHeight w:val="620"/>
        </w:trPr>
        <w:tc>
          <w:tcPr>
            <w:tcW w:w="1080" w:type="dxa"/>
            <w:shd w:val="clear" w:color="auto" w:fill="auto"/>
          </w:tcPr>
          <w:p w14:paraId="2703D705" w14:textId="77777777" w:rsidR="000D7CEE" w:rsidRPr="000D7CEE" w:rsidRDefault="000D7CEE" w:rsidP="00141390"/>
          <w:p w14:paraId="595C9928" w14:textId="6C0ECA67" w:rsidR="000D7CEE" w:rsidRPr="000D7CEE" w:rsidRDefault="000D7CEE" w:rsidP="00141390">
            <w:r w:rsidRPr="000D7CEE">
              <w:t>REF</w:t>
            </w:r>
            <w:fldSimple w:instr=" ADDIN ZOTERO_TEMP ">
              <w:r w:rsidRPr="000D7CEE">
                <w:t>[8]</w:t>
              </w:r>
            </w:fldSimple>
          </w:p>
        </w:tc>
        <w:tc>
          <w:tcPr>
            <w:tcW w:w="3690" w:type="dxa"/>
            <w:shd w:val="clear" w:color="auto" w:fill="auto"/>
          </w:tcPr>
          <w:p w14:paraId="506C722A" w14:textId="57E1CEEE" w:rsidR="000D7CEE" w:rsidRPr="000D7CEE" w:rsidRDefault="000D7CEE" w:rsidP="00141390">
            <w:pPr>
              <w:jc w:val="both"/>
            </w:pPr>
            <w:r w:rsidRPr="000D7CEE">
              <w:t xml:space="preserve">The intelliSPM is very useful for project team members  as its quite easy but cannot be </w:t>
            </w:r>
            <w:r w:rsidR="008325FD" w:rsidRPr="000D7CEE">
              <w:t>invested</w:t>
            </w:r>
            <w:r w:rsidRPr="000D7CEE">
              <w:t xml:space="preserve"> in small company so it  and also cannot help  in drag and drop on resource charts to reduce work load.</w:t>
            </w:r>
          </w:p>
        </w:tc>
      </w:tr>
      <w:tr w:rsidR="000D7CEE" w:rsidRPr="000D7CEE" w14:paraId="6F781DDB" w14:textId="77777777" w:rsidTr="000D7CEE">
        <w:trPr>
          <w:trHeight w:val="620"/>
        </w:trPr>
        <w:tc>
          <w:tcPr>
            <w:tcW w:w="1080" w:type="dxa"/>
            <w:shd w:val="clear" w:color="auto" w:fill="auto"/>
          </w:tcPr>
          <w:p w14:paraId="0E310878" w14:textId="77777777" w:rsidR="000D7CEE" w:rsidRPr="000D7CEE" w:rsidRDefault="000D7CEE" w:rsidP="00141390"/>
          <w:p w14:paraId="0A1EA383" w14:textId="0E77D419" w:rsidR="000D7CEE" w:rsidRPr="000D7CEE" w:rsidRDefault="000D7CEE" w:rsidP="00141390">
            <w:r w:rsidRPr="000D7CEE">
              <w:t>REF</w:t>
            </w:r>
            <w:fldSimple w:instr=" ADDIN ZOTERO_TEMP ">
              <w:r w:rsidRPr="000D7CEE">
                <w:t>[5]</w:t>
              </w:r>
            </w:fldSimple>
          </w:p>
        </w:tc>
        <w:tc>
          <w:tcPr>
            <w:tcW w:w="3690" w:type="dxa"/>
            <w:shd w:val="clear" w:color="auto" w:fill="auto"/>
          </w:tcPr>
          <w:p w14:paraId="547389BE" w14:textId="15D3B79B" w:rsidR="000D7CEE" w:rsidRPr="000D7CEE" w:rsidRDefault="000D7CEE" w:rsidP="00141390">
            <w:pPr>
              <w:jc w:val="both"/>
            </w:pPr>
            <w:r w:rsidRPr="000D7CEE">
              <w:t xml:space="preserve">The team structure should be always standard but challenges </w:t>
            </w:r>
            <w:r w:rsidR="008325FD" w:rsidRPr="000D7CEE">
              <w:t>occur</w:t>
            </w:r>
            <w:r w:rsidRPr="000D7CEE">
              <w:t xml:space="preserve"> when the structure becomes redundant due to changes in internal structure.</w:t>
            </w:r>
          </w:p>
        </w:tc>
      </w:tr>
      <w:tr w:rsidR="000D7CEE" w:rsidRPr="000D7CEE" w14:paraId="2B1A4B6A" w14:textId="77777777" w:rsidTr="000D7CEE">
        <w:trPr>
          <w:trHeight w:val="728"/>
        </w:trPr>
        <w:tc>
          <w:tcPr>
            <w:tcW w:w="1080" w:type="dxa"/>
            <w:shd w:val="clear" w:color="auto" w:fill="auto"/>
          </w:tcPr>
          <w:p w14:paraId="6E1E409C" w14:textId="77777777" w:rsidR="000D7CEE" w:rsidRPr="000D7CEE" w:rsidRDefault="000D7CEE" w:rsidP="00141390"/>
          <w:p w14:paraId="19A189CD" w14:textId="26106E2B" w:rsidR="000D7CEE" w:rsidRPr="000D7CEE" w:rsidRDefault="000D7CEE" w:rsidP="00141390">
            <w:r w:rsidRPr="000D7CEE">
              <w:t>REF</w:t>
            </w:r>
            <w:r w:rsidRPr="000D7CEE">
              <w:fldChar w:fldCharType="begin"/>
            </w:r>
            <w:r w:rsidRPr="000D7CEE">
              <w:instrText xml:space="preserve"> ADDIN ZOTERO_ITEM CSL_CITATION {"citationID":"hfi97sl8m","properties":{"formattedCitation":"[1]","plainCitation":"[1]"},"citationItems":[{"id":77,"uris":["http://zotero.org/users/2334786/items/VX8RV9V4"],"uri":["http://zotero.org/users/2334786/items/VX8RV9V4"],"itemData":{"id":77,"type":"chapter","title":"A guide to the project managment body of knowledge Third Edition."}}],"schema":"https://github.com/citation-style-language/schema/raw/master/csl-citation.json"} </w:instrText>
            </w:r>
            <w:r w:rsidRPr="000D7CEE">
              <w:fldChar w:fldCharType="separate"/>
            </w:r>
            <w:r w:rsidRPr="000D7CEE">
              <w:t>[1]</w:t>
            </w:r>
            <w:r w:rsidRPr="000D7CEE">
              <w:fldChar w:fldCharType="end"/>
            </w:r>
          </w:p>
          <w:p w14:paraId="65302AF4" w14:textId="5F5F2C1B" w:rsidR="000D7CEE" w:rsidRPr="000D7CEE" w:rsidRDefault="000D7CEE" w:rsidP="00141390"/>
        </w:tc>
        <w:tc>
          <w:tcPr>
            <w:tcW w:w="3690" w:type="dxa"/>
            <w:shd w:val="clear" w:color="auto" w:fill="auto"/>
          </w:tcPr>
          <w:p w14:paraId="03ECB64D" w14:textId="612BE265" w:rsidR="000D7CEE" w:rsidRPr="000D7CEE" w:rsidRDefault="000D7CEE" w:rsidP="00141390">
            <w:pPr>
              <w:jc w:val="both"/>
            </w:pPr>
            <w:r w:rsidRPr="000D7CEE">
              <w:t xml:space="preserve">The best </w:t>
            </w:r>
            <w:r w:rsidR="008325FD" w:rsidRPr="000D7CEE">
              <w:t>practices</w:t>
            </w:r>
            <w:r w:rsidRPr="000D7CEE">
              <w:t xml:space="preserve"> are easily believed and excitable but for IT HRM best practices challenges evolve at </w:t>
            </w:r>
            <w:r w:rsidR="008325FD" w:rsidRPr="000D7CEE">
              <w:t>various stages</w:t>
            </w:r>
            <w:r w:rsidRPr="000D7CEE">
              <w:t>.</w:t>
            </w:r>
          </w:p>
        </w:tc>
      </w:tr>
      <w:tr w:rsidR="000D7CEE" w:rsidRPr="000D7CEE" w14:paraId="71503DC6" w14:textId="77777777" w:rsidTr="000D7CEE">
        <w:trPr>
          <w:trHeight w:val="1448"/>
        </w:trPr>
        <w:tc>
          <w:tcPr>
            <w:tcW w:w="1080" w:type="dxa"/>
            <w:shd w:val="clear" w:color="auto" w:fill="auto"/>
          </w:tcPr>
          <w:p w14:paraId="2ACBF820" w14:textId="77777777" w:rsidR="000D7CEE" w:rsidRPr="000D7CEE" w:rsidRDefault="000D7CEE" w:rsidP="00141390"/>
          <w:p w14:paraId="6DFABC90" w14:textId="77777777" w:rsidR="000D7CEE" w:rsidRPr="000D7CEE" w:rsidRDefault="000D7CEE" w:rsidP="00141390"/>
          <w:p w14:paraId="4720D174" w14:textId="77777777" w:rsidR="000D7CEE" w:rsidRPr="000D7CEE" w:rsidRDefault="000D7CEE" w:rsidP="00141390"/>
          <w:p w14:paraId="511033C5" w14:textId="6B992DAE" w:rsidR="000D7CEE" w:rsidRPr="000D7CEE" w:rsidRDefault="000D7CEE" w:rsidP="00141390">
            <w:r w:rsidRPr="000D7CEE">
              <w:t>REF</w:t>
            </w:r>
            <w:r w:rsidRPr="000D7CEE">
              <w:fldChar w:fldCharType="begin"/>
            </w:r>
            <w:r w:rsidRPr="000D7CEE">
              <w:instrText xml:space="preserve"> ADDIN ZOTERO_ITEM CSL_CITATION {"citationID":"8iv4l951i","properties":{"formattedCitation":"[7]","plainCitation":"[7]"},"citationItems":[{"id":61,"uris":["http://zotero.org/users/2334786/items/5DKSZ6SQ"],"uri":["http://zotero.org/users/2334786/items/5DKSZ6SQ"],"itemData":{"id":61,"type":"paper-conference","title":"One solution to the IT labour shortage","container-title":"Portland International Conference on Management of Engineering and Technology, 1999. Technology and Innovation Management. PICMET '99","page":"152 vol.1-","volume":"1","source":"IEEE Xplore","event":"Portland International Conference on Management of Engineering and Technology, 1999. Technology and Innovation Management. PICMET '99","abstract":"Summary form only given. The labour shortage in information technology is becoming one of the biggest challenges for the software industry. This paper describes the approach to an experiment with several software companies to increase productivity in a measurable way. The pilot project draws on the authors' experience from over 60 software development process assessments and publications on productivity and software development costs over the last twenty years","DOI":"10.1109/PICMET.1999.807944","author":[{"family":"Strigel","given":"W.B."}],"issued":{"date-parts":[["1999"]]}}}],"schema":"https://github.com/citation-style-language/schema/raw/master/csl-citation.json"} </w:instrText>
            </w:r>
            <w:r w:rsidRPr="000D7CEE">
              <w:fldChar w:fldCharType="separate"/>
            </w:r>
            <w:r w:rsidRPr="000D7CEE">
              <w:t>[7]</w:t>
            </w:r>
            <w:r w:rsidRPr="000D7CEE">
              <w:fldChar w:fldCharType="end"/>
            </w:r>
          </w:p>
          <w:p w14:paraId="759EE43B" w14:textId="77777777" w:rsidR="000D7CEE" w:rsidRPr="000D7CEE" w:rsidRDefault="000D7CEE" w:rsidP="00141390"/>
        </w:tc>
        <w:tc>
          <w:tcPr>
            <w:tcW w:w="3690" w:type="dxa"/>
            <w:shd w:val="clear" w:color="auto" w:fill="auto"/>
          </w:tcPr>
          <w:p w14:paraId="6BA69934" w14:textId="6C9D74A5" w:rsidR="000D7CEE" w:rsidRPr="000D7CEE" w:rsidRDefault="000D7CEE" w:rsidP="00141390">
            <w:pPr>
              <w:jc w:val="both"/>
            </w:pPr>
            <w:r w:rsidRPr="000D7CEE">
              <w:t xml:space="preserve">Communication challenges </w:t>
            </w:r>
            <w:r w:rsidR="008325FD" w:rsidRPr="000D7CEE">
              <w:t>among team</w:t>
            </w:r>
            <w:r w:rsidRPr="000D7CEE">
              <w:t xml:space="preserve"> lead to loss of </w:t>
            </w:r>
            <w:r w:rsidR="008325FD" w:rsidRPr="000D7CEE">
              <w:t>valuable</w:t>
            </w:r>
            <w:r w:rsidRPr="000D7CEE">
              <w:t xml:space="preserve"> information due to dropout </w:t>
            </w:r>
            <w:r w:rsidR="008325FD" w:rsidRPr="000D7CEE">
              <w:t>lead in</w:t>
            </w:r>
            <w:r w:rsidRPr="000D7CEE">
              <w:t xml:space="preserve"> Shortage of </w:t>
            </w:r>
            <w:r w:rsidR="008325FD" w:rsidRPr="000D7CEE">
              <w:t>labor for</w:t>
            </w:r>
            <w:r w:rsidRPr="000D7CEE">
              <w:t xml:space="preserve"> an expertise approach and desirable productivity the highest priority must be given to </w:t>
            </w:r>
            <w:r w:rsidR="008325FD" w:rsidRPr="000D7CEE">
              <w:t>labor</w:t>
            </w:r>
            <w:r w:rsidRPr="000D7CEE">
              <w:t xml:space="preserve"> shortage in information technology so it has to be </w:t>
            </w:r>
            <w:r w:rsidR="008325FD" w:rsidRPr="000D7CEE">
              <w:t>overcome</w:t>
            </w:r>
            <w:r w:rsidRPr="000D7CEE">
              <w:t>.</w:t>
            </w:r>
          </w:p>
        </w:tc>
      </w:tr>
    </w:tbl>
    <w:p w14:paraId="2E5EC5B3" w14:textId="77777777" w:rsidR="00252C27" w:rsidRDefault="00252C27" w:rsidP="000D7CEE">
      <w:pPr>
        <w:jc w:val="both"/>
      </w:pPr>
    </w:p>
    <w:p w14:paraId="04D325BE" w14:textId="77777777" w:rsidR="000D7CEE" w:rsidRDefault="000D7CEE" w:rsidP="000D7CEE">
      <w:pPr>
        <w:jc w:val="both"/>
      </w:pPr>
      <w:r w:rsidRPr="000D7CEE">
        <w:t>Research Questions:</w:t>
      </w:r>
    </w:p>
    <w:p w14:paraId="5E6DD562" w14:textId="65A96CDC" w:rsidR="00635679" w:rsidRDefault="00635679" w:rsidP="00635679">
      <w:pPr>
        <w:jc w:val="both"/>
      </w:pPr>
      <w:r>
        <w:t xml:space="preserve">RQ1) </w:t>
      </w:r>
      <w:r w:rsidR="008325FD">
        <w:t>Assessing w</w:t>
      </w:r>
      <w:r>
        <w:t>hat are th</w:t>
      </w:r>
      <w:r w:rsidR="007612F2">
        <w:t>e challenges faced by HRM in project Oriented software Product development and</w:t>
      </w:r>
      <w:r>
        <w:t xml:space="preserve"> software </w:t>
      </w:r>
      <w:r w:rsidR="007612F2">
        <w:t xml:space="preserve">services </w:t>
      </w:r>
      <w:r>
        <w:t>industry?</w:t>
      </w:r>
    </w:p>
    <w:p w14:paraId="509F1BA7" w14:textId="4CE78719" w:rsidR="00266852" w:rsidRDefault="00BF47B0" w:rsidP="00635679">
      <w:pPr>
        <w:jc w:val="both"/>
      </w:pPr>
      <w:r>
        <w:t>DISCUSSION:</w:t>
      </w:r>
      <w:r w:rsidR="00635679">
        <w:t xml:space="preserve"> Based on the vulnerability to the software industry the challenges are  user centered Design in absences of organizational structure </w:t>
      </w:r>
      <w:r w:rsidR="008325FD">
        <w:t>and staff</w:t>
      </w:r>
      <w:r w:rsidR="00635679">
        <w:t>.</w:t>
      </w:r>
      <w:r w:rsidR="00635679">
        <w:fldChar w:fldCharType="begin"/>
      </w:r>
      <w:r w:rsidR="00635679">
        <w:instrText xml:space="preserve"> ADDIN ZOTERO_ITEM CSL_CITATION {"citationID":"1ev2nes89o","properties":{"formattedCitation":"[2]","plainCitation":"[2]"},"citationItems":[{"id":50,"uris":["http://zotero.org/users/2334786/items/9FDA5E77"],"uri":["http://zotero.org/users/2334786/items/9FDA5E77"],"itemData":{"id":50,"type":"paper-conference","title":"Designing for usability: Human factors in a large software development organization","container-title":", IEEE International Conference on Systems, Man and Cybernetics, 1989. Conference Proceedings","page":"225-228 vol.1","source":"IEEE Xplore","event":", IEEE International Conference on Systems, Man and Cybernetics, 1989. Conference Proceedings","abstract":"Bellcore has recently initiated a concerted program to introduce user-centered design practices into its software development cycle. It has been found that the challenges include organization, management, and technical issues. The authors describe some of their experience and conclusions to date that might be generalized to other organizations of a similar size. They believe that the key ingredients for the success achieved to date are top management's recognition that usability is a quality issue, company-wide coordination of human-factors resources, and the opportunity to demonstrate the value of user-centered design in the context of some key projects","DOI":"10.1109/ICSMC.1989.71286","shortTitle":"Designing for usability","author":[{"family":"Riley","given":"C.A."},{"family":"McConkie","given":"A.B."}],"issued":{"date-parts":[["1989",11]]}}}],"schema":"https://github.com/citation-style-language/schema/raw/master/csl-citation.json"} </w:instrText>
      </w:r>
      <w:r w:rsidR="00635679">
        <w:fldChar w:fldCharType="separate"/>
      </w:r>
      <w:r w:rsidR="00635679" w:rsidRPr="00202FA9">
        <w:t>[2]</w:t>
      </w:r>
      <w:r w:rsidR="00635679">
        <w:fldChar w:fldCharType="end"/>
      </w:r>
      <w:r w:rsidR="00635679">
        <w:t xml:space="preserve"> Human work beyond documentation design and training are to be governed and someone should be responsible for the human work to be done.</w:t>
      </w:r>
      <w:r w:rsidR="00635679">
        <w:fldChar w:fldCharType="begin"/>
      </w:r>
      <w:r w:rsidR="00635679">
        <w:instrText xml:space="preserve"> ADDIN ZOTERO_ITEM CSL_CITATION {"citationID":"1eivhisqju","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8C1958">
        <w:t>[8]</w:t>
      </w:r>
      <w:r w:rsidR="00635679">
        <w:fldChar w:fldCharType="end"/>
      </w:r>
      <w:r w:rsidR="00635679">
        <w:t xml:space="preserve">.IT professionals need ethics and values for long run sustainability of organization which help in best HRM practices </w:t>
      </w:r>
      <w:r w:rsidR="00635679">
        <w:fldChar w:fldCharType="begin"/>
      </w:r>
      <w:r w:rsidR="00635679">
        <w:instrText xml:space="preserve"> ADDIN ZOTERO_ITEM CSL_CITATION {"citationID":"19jp3hsf1g","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rsidR="00635679">
        <w:fldChar w:fldCharType="separate"/>
      </w:r>
      <w:r w:rsidR="00635679" w:rsidRPr="008C1958">
        <w:t>[4]</w:t>
      </w:r>
      <w:r w:rsidR="00635679">
        <w:fldChar w:fldCharType="end"/>
      </w:r>
      <w:r w:rsidR="00635679">
        <w:t>rather than only meant to configuration level rather than implementation</w:t>
      </w:r>
      <w:r w:rsidR="00635679">
        <w:fldChar w:fldCharType="begin"/>
      </w:r>
      <w:r w:rsidR="00635679">
        <w:instrText xml:space="preserve"> ADDIN ZOTERO_ITEM CSL_CITATION {"citationID":"s7430tmmp","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66641D">
        <w:t>[8]</w:t>
      </w:r>
      <w:r w:rsidR="00635679">
        <w:fldChar w:fldCharType="end"/>
      </w:r>
    </w:p>
    <w:p w14:paraId="02F4C132" w14:textId="77777777" w:rsidR="00266852" w:rsidRDefault="00635679" w:rsidP="00635679">
      <w:pPr>
        <w:jc w:val="both"/>
      </w:pPr>
      <w:r>
        <w:t>Working hours and work life should be sync with personal life for employee which can be taken care by SR managers and project team leaders in Work distribution</w:t>
      </w:r>
      <w:r>
        <w:fldChar w:fldCharType="begin"/>
      </w:r>
      <w:r>
        <w:instrText xml:space="preserve"> ADDIN ZOTERO_ITEM CSL_CITATION {"citationID":"2jm4kasqlg","properties":{"formattedCitation":"[9]","plainCitation":"[9]"},"citationItems":[{"id":41,"uris":["http://zotero.org/users/2334786/items/RVW3FVTG"],"uri":["http://zotero.org/users/2334786/items/RVW3FVTG"],"itemData":{"id":41,"type":"paper-conference","title":"A method for work distribution in Global Software Development","container-title":"Advance Computing Conference (IACC), 2013 IEEE 3rd International","page":"1443-1448","source":"IEEE Xplore","event":"Advance Computing Conference (IACC), 2013 IEEE 3rd International","abstract":"Global Software Development (GSD) has recently evolved and has been embraced by the competitive software industry today. The major attraction of GSD is due to the greater availability of human resources in distributed zones at a low cost and advances in communication technology. However, recent research reveals that expected benefits of GSD are not always realized as predicted since additional costs are often involved for the communication and coordination activities between the dispersed groups. Therefore, the main challenge of GSD today is to minimize the additional costs and maximize the benefits. A proper work distribution mechanism is particularly important to reduce the additional challenges facing GSD. In this paper, we present a method for work distribution to multiple locations. It starts with the identification of work as stages/phases in the Software Development Life Cycle (SDLC) and grouping them according to the Software Process Model (SPM) used. A final suggestion for the work distribution is based on multiple criteria such as work dependency, site dependency, site specific and work specific characteristics. The priority given to the criteria depends on the project objective.","DOI":"10.1109/IAdCC.2013.6514439","author":[{"family":"Wickramaarachchi","given":"D."},{"family":"Lai","given":"R."}],"issued":{"date-parts":[["2013",2]]}}}],"schema":"https://github.com/citation-style-language/schema/raw/master/csl-citation.json"} </w:instrText>
      </w:r>
      <w:r>
        <w:fldChar w:fldCharType="separate"/>
      </w:r>
      <w:r w:rsidRPr="0066641D">
        <w:t>[9]</w:t>
      </w:r>
      <w:r>
        <w:fldChar w:fldCharType="end"/>
      </w:r>
      <w:r>
        <w:t>and reduce the stress and conflict level management before as it helps in less Employee voluntary turnover scenario.</w:t>
      </w:r>
      <w:r>
        <w:fldChar w:fldCharType="begin"/>
      </w:r>
      <w:r>
        <w:instrText xml:space="preserve"> ADDIN ZOTERO_ITEM CSL_CITATION {"citationID":"mep8d1kn","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66641D">
        <w:t>[4]</w:t>
      </w:r>
      <w:r>
        <w:fldChar w:fldCharType="end"/>
      </w:r>
      <w:r w:rsidR="00266852">
        <w:t xml:space="preserve"> .</w:t>
      </w:r>
    </w:p>
    <w:p w14:paraId="02A44162" w14:textId="77777777" w:rsidR="00635679" w:rsidRDefault="00266852" w:rsidP="00635679">
      <w:pPr>
        <w:jc w:val="both"/>
      </w:pPr>
      <w:r>
        <w:lastRenderedPageBreak/>
        <w:t>Th</w:t>
      </w:r>
      <w:r w:rsidR="00635679">
        <w:t>e principle Finding is that outside it is high class inside its full of loopholes to be sorted out like micromanagement for example.</w:t>
      </w:r>
    </w:p>
    <w:p w14:paraId="58923FFD" w14:textId="68635D57" w:rsidR="00635679" w:rsidRDefault="00635679" w:rsidP="00635679">
      <w:pPr>
        <w:jc w:val="both"/>
      </w:pPr>
      <w:r>
        <w:t xml:space="preserve">RQ2) </w:t>
      </w:r>
      <w:r w:rsidR="008325FD">
        <w:t>Assessing</w:t>
      </w:r>
      <w:r>
        <w:t xml:space="preserve"> </w:t>
      </w:r>
      <w:r w:rsidR="008325FD">
        <w:t>the challenges</w:t>
      </w:r>
      <w:r w:rsidR="00902D47">
        <w:t xml:space="preserve"> faced in handling</w:t>
      </w:r>
      <w:r w:rsidR="00E16BD7">
        <w:t xml:space="preserve"> the cultural and </w:t>
      </w:r>
      <w:r w:rsidR="00456EDA">
        <w:t xml:space="preserve">behavioral </w:t>
      </w:r>
      <w:r w:rsidR="00E16BD7">
        <w:t xml:space="preserve"> </w:t>
      </w:r>
      <w:r w:rsidR="00902D47">
        <w:t xml:space="preserve">barriers </w:t>
      </w:r>
      <w:r>
        <w:t xml:space="preserve">that are to be </w:t>
      </w:r>
      <w:r w:rsidR="008325FD">
        <w:t>handled by</w:t>
      </w:r>
      <w:r w:rsidR="007A376B">
        <w:t xml:space="preserve"> the HRM</w:t>
      </w:r>
      <w:r w:rsidR="008325FD">
        <w:t>?</w:t>
      </w:r>
    </w:p>
    <w:p w14:paraId="6CC554E8" w14:textId="0438E2CF" w:rsidR="00635679" w:rsidRPr="00BF47B0" w:rsidRDefault="00BF47B0" w:rsidP="00BF47B0">
      <w:pPr>
        <w:jc w:val="both"/>
      </w:pPr>
      <w:r>
        <w:t>DISCUSSION:</w:t>
      </w:r>
      <w:r w:rsidR="000873F3">
        <w:t xml:space="preserve"> </w:t>
      </w:r>
      <w:r w:rsidR="00635679">
        <w:t xml:space="preserve">Develop in software products and providing services require continuous desirable coordination among task </w:t>
      </w:r>
      <w:r w:rsidR="008325FD">
        <w:t>resources</w:t>
      </w:r>
      <w:r w:rsidR="00635679">
        <w:t xml:space="preserve"> and people.</w:t>
      </w:r>
      <w:r w:rsidR="00635679">
        <w:fldChar w:fldCharType="begin"/>
      </w:r>
      <w:r w:rsidR="00635679">
        <w:instrText xml:space="preserve"> ADDIN ZOTERO_ITEM CSL_CITATION {"citationID":"2plt5b9u7m","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rsidR="00635679">
        <w:fldChar w:fldCharType="separate"/>
      </w:r>
      <w:r w:rsidR="00635679" w:rsidRPr="008C1958">
        <w:t>[5]</w:t>
      </w:r>
      <w:r w:rsidR="00635679">
        <w:fldChar w:fldCharType="end"/>
      </w:r>
      <w:r w:rsidR="00635679">
        <w:t xml:space="preserve"> The business environment is now no longer national wide </w:t>
      </w:r>
      <w:r w:rsidR="00635679">
        <w:fldChar w:fldCharType="begin"/>
      </w:r>
      <w:r w:rsidR="00635679">
        <w:instrText xml:space="preserve"> ADDIN ZOTERO_ITEM CSL_CITATION {"citationID":"j636pgsn4","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fldChar w:fldCharType="separate"/>
      </w:r>
      <w:r w:rsidR="00635679" w:rsidRPr="008C1958">
        <w:t>[6]</w:t>
      </w:r>
      <w:r w:rsidR="00635679">
        <w:fldChar w:fldCharType="end"/>
      </w:r>
      <w:r w:rsidR="00635679">
        <w:t>so adapt to normal work  behavior that can  he</w:t>
      </w:r>
      <w:r w:rsidR="00171361">
        <w:t>lp in less cultural differences</w:t>
      </w:r>
      <w:r w:rsidR="00635679">
        <w:fldChar w:fldCharType="begin"/>
      </w:r>
      <w:r w:rsidR="00635679">
        <w:instrText xml:space="preserve"> ADDIN ZOTERO_ITEM CSL_CITATION {"citationID":"73ug2tpa","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fldChar w:fldCharType="separate"/>
      </w:r>
      <w:r w:rsidR="00635679" w:rsidRPr="008C1958">
        <w:t>[6]</w:t>
      </w:r>
      <w:r w:rsidR="00635679">
        <w:fldChar w:fldCharType="end"/>
      </w:r>
      <w:r w:rsidR="00171361">
        <w:t>.(”</w:t>
      </w:r>
      <w:r w:rsidR="00171361" w:rsidRPr="00CC59EA">
        <w:t xml:space="preserve"> One factor that potentially has a significant impact on the development of a shared mental model in the distributed team is </w:t>
      </w:r>
      <w:r w:rsidR="00171361" w:rsidRPr="00CC59EA">
        <w:rPr>
          <w:i/>
          <w:iCs/>
        </w:rPr>
        <w:t>cultural diversity</w:t>
      </w:r>
      <w:r w:rsidR="00171361" w:rsidRPr="00CC59EA">
        <w:t>. Different cultures often have drastically different values, beliefs, and approaches to communication and problem-solving. In the context of a global software project these differences may lead to miscommunication. Developers from different cultures may also have disparate interpretations of requirements  and ways to perform requirements engineering. As such, cultural diversity may hinder the team from forming a shared understanding of both the system requirements and other project-related issues”)</w:t>
      </w:r>
      <w:r w:rsidR="00635679" w:rsidRPr="00CC59EA">
        <w:fldChar w:fldCharType="begin"/>
      </w:r>
      <w:r w:rsidR="00635679" w:rsidRPr="00CC59EA">
        <w:instrText xml:space="preserve"> ADDIN ZOTERO_ITEM CSL_CITATION {"citationID":"6ccbefds5","properties":{"formattedCitation":"[6]","plainCitation":"[6]"},"citationItems":[{"id":36,"uris":["http://zotero.org/users/2334786/items/WVKSU49V"],"uri":["http://zotero.org/users/2334786/items/WVKSU49V"],"itemData":{"id":36,"type":"article-journal","title":"Behavioral Adaptation Within Cross-Cultural Virtual Teams","container-title":"IEEE Transactions on Professional Communication","page":"44-56","volume":"49","issue":"1","source":"CrossRef","DOI":"10.1109/TPC.2006.870459","ISSN":"0361-1434","language":"en","author":[{"family":"Anawati","given":"D."},{"family":"Craig","given":"A."}],"issued":{"date-parts":[["2006",3]]},"accessed":{"date-parts":[["2015",2,26]]}}}],"schema":"https://github.com/citation-style-language/schema/raw/master/csl-citation.json"} </w:instrText>
      </w:r>
      <w:r w:rsidR="00635679" w:rsidRPr="00CC59EA">
        <w:fldChar w:fldCharType="separate"/>
      </w:r>
      <w:r w:rsidR="00635679" w:rsidRPr="00CC59EA">
        <w:t>[6]</w:t>
      </w:r>
      <w:r w:rsidR="00635679" w:rsidRPr="00CC59EA">
        <w:fldChar w:fldCharType="end"/>
      </w:r>
      <w:r w:rsidR="00635679">
        <w:t>.As software development involve a lot of depended activ</w:t>
      </w:r>
      <w:r w:rsidR="008325FD">
        <w:t>it</w:t>
      </w:r>
      <w:r w:rsidR="00635679">
        <w:t>ies coordination is must important essence for the dependency if cultural differences are there the task environment coordination in software work ineffectively.</w:t>
      </w:r>
      <w:r w:rsidR="00635679">
        <w:fldChar w:fldCharType="begin"/>
      </w:r>
      <w:r w:rsidR="00635679">
        <w:instrText xml:space="preserve"> ADDIN ZOTERO_ITEM CSL_CITATION {"citationID":"25a6a9l50o","properties":{"formattedCitation":"[8]","plainCitation":"[8]"},"citationItems":[{"id":37,"uris":["http://zotero.org/users/2334786/items/FRBC4XQ7"],"uri":["http://zotero.org/users/2334786/items/FRBC4XQ7"],"itemData":{"id":37,"type":"paper-conference","title":"A Novel Prototype Tool for Intelligent Software Project Scheduling and Staffing Enhanced with Personality Factors","container-title":"2012 IEEE 24th International Conference on Tools with Artificial Intelligence (ICTAI)","page":"277-284","volume":"1","source":"IEEE Xplore","event":"2012 IEEE 24th International Conference on Tools with Artificial Intelligence (ICTAI)","abstract":"Software project managers are often faced with challenges when trying to effectively staff and schedule projects. Incorrectly planning and estimating the execution of tasks frequently causes software projects to be delivered late and/or over budget, whereas not selecting the appropriate developers to carry out tasks may produce lower-quality, defective software products. To combat these challenges, this paper presents IntelliSPM – a tool aiming to support software project management activities consisting of several optimization mechanisms borrowed from the area of Computational Intelligence. The tool takes into account technical aspects but also significant human factors, which have been found to play a crucial role in software quality and developer productivity. The purpose of IntelliSPM is to offer suggestions to project managers containing a set of possible project schedules and staffing strategies that minimizes duration and maximizes resource usage. Several simulated and real-world projects were used during the validation process, with results showing that IntelliSPM is capable of providing that much-needed practical benefit to software companies to improve various aspects of development, such as performance and job satisfaction, whilst keeping within the general objectives and particular constraints of each software project.","DOI":"10.1109/ICTAI.2012.45","author":[{"family":"Stylianou","given":"C."},{"family":"Gerasimou","given":"S."},{"family":"Andreou","given":"A.S."}],"issued":{"date-parts":[["2012",11]]}}}],"schema":"https://github.com/citation-style-language/schema/raw/master/csl-citation.json"} </w:instrText>
      </w:r>
      <w:r w:rsidR="00635679">
        <w:fldChar w:fldCharType="separate"/>
      </w:r>
      <w:r w:rsidR="00635679" w:rsidRPr="008C1958">
        <w:t>[8]</w:t>
      </w:r>
      <w:r w:rsidR="00635679">
        <w:fldChar w:fldCharType="end"/>
      </w:r>
      <w:r w:rsidR="00635679">
        <w:t>.The principle Finding is that it’s a bogged d</w:t>
      </w:r>
      <w:r>
        <w:t xml:space="preserve">own behavior on the employee by </w:t>
      </w:r>
      <w:r w:rsidR="00635679">
        <w:t xml:space="preserve">administration </w:t>
      </w:r>
      <w:r w:rsidR="008325FD">
        <w:t>irrespective</w:t>
      </w:r>
      <w:r w:rsidR="00635679">
        <w:t xml:space="preserve"> to </w:t>
      </w:r>
      <w:r w:rsidR="008325FD">
        <w:t>culture</w:t>
      </w:r>
      <w:r w:rsidR="00635679">
        <w:t xml:space="preserve"> which affects the </w:t>
      </w:r>
      <w:r w:rsidR="008325FD">
        <w:t>organization</w:t>
      </w:r>
      <w:r w:rsidR="00635679">
        <w:t>.</w:t>
      </w:r>
    </w:p>
    <w:p w14:paraId="5187F132" w14:textId="53DE7998" w:rsidR="009B7737" w:rsidRDefault="00E249F9" w:rsidP="00E249F9">
      <w:pPr>
        <w:jc w:val="both"/>
      </w:pPr>
      <w:r>
        <w:t>RQ3) Identifying</w:t>
      </w:r>
      <w:r w:rsidRPr="001F7123">
        <w:t xml:space="preserve"> </w:t>
      </w:r>
      <w:r w:rsidR="008325FD">
        <w:t>what</w:t>
      </w:r>
      <w:r>
        <w:t xml:space="preserve"> are the challenges faced by software </w:t>
      </w:r>
      <w:r w:rsidR="008325FD">
        <w:t>industry and</w:t>
      </w:r>
      <w:r w:rsidR="00CC358B">
        <w:t xml:space="preserve"> also HRM</w:t>
      </w:r>
      <w:r>
        <w:t xml:space="preserve"> when employee voluntary turnover and also in work distribution strategy </w:t>
      </w:r>
      <w:r w:rsidR="008325FD">
        <w:t>failure?</w:t>
      </w:r>
      <w:r>
        <w:t xml:space="preserve">          </w:t>
      </w:r>
    </w:p>
    <w:p w14:paraId="090C7210" w14:textId="30B9F29E" w:rsidR="00E249F9" w:rsidRDefault="00E249F9" w:rsidP="00E249F9">
      <w:pPr>
        <w:jc w:val="both"/>
      </w:pPr>
      <w:r>
        <w:t>DISCUSSION:</w:t>
      </w:r>
      <w:r w:rsidR="00F57959">
        <w:t xml:space="preserve"> </w:t>
      </w:r>
      <w:r>
        <w:t xml:space="preserve">The pressure on project teams and its members is </w:t>
      </w:r>
      <w:r w:rsidR="008325FD">
        <w:t>immense</w:t>
      </w:r>
      <w:r>
        <w:t xml:space="preserve"> due to high attrition due to internal and external </w:t>
      </w:r>
      <w:r w:rsidR="008325FD">
        <w:t>competition</w:t>
      </w:r>
      <w:r>
        <w:t xml:space="preserve"> </w:t>
      </w:r>
      <w:r>
        <w:fldChar w:fldCharType="begin"/>
      </w:r>
      <w:r>
        <w:instrText xml:space="preserve"> ADDIN ZOTERO_ITEM CSL_CITATION {"citationID":"18qiq10db","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8C1958">
        <w:t>[4]</w:t>
      </w:r>
      <w:r>
        <w:fldChar w:fldCharType="end"/>
      </w:r>
      <w:r>
        <w:t>.Dilution of pressure by introducing retention strategies as it result in conflicts between the team members with respect to individual work done as per distribution assessment. leading to</w:t>
      </w:r>
      <w:r w:rsidR="00AA4986">
        <w:t xml:space="preserve"> the employee quitting the jobs</w:t>
      </w:r>
      <w:r>
        <w:fldChar w:fldCharType="begin"/>
      </w:r>
      <w:r>
        <w:instrText xml:space="preserve"> ADDIN ZOTERO_ITEM CSL_CITATION {"citationID":"qifq2ue1e","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2F3D50">
        <w:t>[4]</w:t>
      </w:r>
      <w:r>
        <w:fldChar w:fldCharType="end"/>
      </w:r>
      <w:r w:rsidR="00AA4986">
        <w:t>.</w:t>
      </w:r>
      <w:r>
        <w:t xml:space="preserve">and other  factors Different generation that are at work. For a company it is a challenge to loss a good </w:t>
      </w:r>
      <w:r w:rsidR="008325FD">
        <w:t>employee. The</w:t>
      </w:r>
      <w:r>
        <w:t xml:space="preserve"> </w:t>
      </w:r>
      <w:r w:rsidR="008325FD">
        <w:t>trust and</w:t>
      </w:r>
      <w:r>
        <w:t xml:space="preserve"> </w:t>
      </w:r>
      <w:r w:rsidR="008325FD">
        <w:t>loyalty</w:t>
      </w:r>
      <w:r>
        <w:t xml:space="preserve"> must be improvised in </w:t>
      </w:r>
      <w:r w:rsidR="008325FD">
        <w:t>organizations</w:t>
      </w:r>
      <w:r>
        <w:t xml:space="preserve"> and challenges faced if the leadersh</w:t>
      </w:r>
      <w:r w:rsidR="00F03659">
        <w:t>ip changes are not made it can a</w:t>
      </w:r>
      <w:r>
        <w:t xml:space="preserve">ffect the structure of IT project teams. The principle </w:t>
      </w:r>
      <w:r w:rsidR="008325FD">
        <w:t>finding</w:t>
      </w:r>
      <w:r>
        <w:t xml:space="preserve"> is that uneven pay </w:t>
      </w:r>
      <w:r w:rsidR="008325FD">
        <w:t>role, equality, loyal</w:t>
      </w:r>
      <w:r>
        <w:t>ty and trust have no place in software industry.</w:t>
      </w:r>
    </w:p>
    <w:p w14:paraId="3D80762D" w14:textId="77777777" w:rsidR="00E249F9" w:rsidRDefault="00D70502" w:rsidP="00141390">
      <w:pPr>
        <w:pStyle w:val="Heading1"/>
        <w:numPr>
          <w:ilvl w:val="0"/>
          <w:numId w:val="27"/>
        </w:numPr>
      </w:pPr>
      <w:r>
        <w:t>DISCUSSION</w:t>
      </w:r>
    </w:p>
    <w:p w14:paraId="015F0A8B" w14:textId="2B20B6FB" w:rsidR="00266852" w:rsidRDefault="00E249F9" w:rsidP="00E249F9">
      <w:pPr>
        <w:jc w:val="both"/>
      </w:pPr>
      <w:r>
        <w:t xml:space="preserve">From the </w:t>
      </w:r>
      <w:r w:rsidRPr="00262370">
        <w:t>summary of results</w:t>
      </w:r>
      <w:r>
        <w:t xml:space="preserve"> we found that there are challenges at various levels like cultural, training,</w:t>
      </w:r>
      <w:r w:rsidRPr="00DE44BA">
        <w:t xml:space="preserve"> </w:t>
      </w:r>
      <w:r>
        <w:t>retention of existing talent, Discrimination ,diversity ,payroll ,outsourcing factor</w:t>
      </w:r>
      <w:r w:rsidR="001A2AC0">
        <w:t>s are not  well balanced by HRM</w:t>
      </w:r>
      <w:r>
        <w:fldChar w:fldCharType="begin"/>
      </w:r>
      <w:r>
        <w:instrText xml:space="preserve"> ADDIN ZOTERO_ITEM CSL_CITATION {"citationID":"1l6v21khgr","properties":{"formattedCitation":"[5]","plainCitation":"[5]"},"citationItems":[{"id":"klfBerJT/h4EpJL8W","uris":["http://zotero.org/users/2334786/items/F4EZANAT"],"uri":["http://zotero.org/users/2334786/items/F4EZANAT"],"itemData":{"id":"klfBerJT/h4EpJL8W","type":"paper-conference","title":"A study of the structure of IT project team: For developing a more efficient team","container-title":"2014 11th International Conference on Service Systems and Service Management (ICSSSM)","page":"1-5","source":"IEEE Xplore","event":"2014 11th International Conference on Service Systems and Service Management (ICSSSM)","abstract":"The industry of IT is an important service section in the macro economy. This study evaluated the efficiency of IT teams and carried on a series of effective measurements for IT projects. We are interested in two aspects that are team structure and human factors of IT project team. Based on a live project supported by Xishanju, a sub company of Jinshan Software Corporation, we did some research by qualitative research and questionnaire. After the data had been collected and analyzed, we had made some conclusions about three aspects including the team scale, organization types and team roles, and project manager competences.","DOI":"10.1109/ICSSSM.2014.6874088","shortTitle":"A study of the structure of IT project team","author":[{"family":"Hong","given":"Lin"},{"family":"Wang","given":"Yu"},{"family":"Weng","given":"Jianchuang"},{"family":"Chen","given":"Xuefen"}],"issued":{"year":2014,"month":6},"page-first":"1","title-short":"A study of the structure of IT project team","container-title-short":"2014 11th Int. Conf. Serv. Syst. Serv. Manag. ICSSSM"}}],"schema":"https://github.com/citation-style-language/schema/raw/master/csl-citation.json"} </w:instrText>
      </w:r>
      <w:r>
        <w:fldChar w:fldCharType="separate"/>
      </w:r>
      <w:r w:rsidRPr="00D6134C">
        <w:t>[5]</w:t>
      </w:r>
      <w:r>
        <w:fldChar w:fldCharType="end"/>
      </w:r>
      <w:r w:rsidR="001A2AC0">
        <w:t>.</w:t>
      </w:r>
      <w:r>
        <w:t xml:space="preserve">our study is based on </w:t>
      </w:r>
      <w:r w:rsidRPr="00262370">
        <w:t>new knowledge</w:t>
      </w:r>
      <w:r>
        <w:t xml:space="preserve"> in  challenges of HRM as software </w:t>
      </w:r>
      <w:r w:rsidR="008325FD">
        <w:t>organizations</w:t>
      </w:r>
      <w:r>
        <w:t xml:space="preserve"> try acting  as if they are real good experts in doing things well and correctly but there are a lot of internal </w:t>
      </w:r>
      <w:r w:rsidR="008325FD">
        <w:t>disturbances</w:t>
      </w:r>
      <w:r>
        <w:fldChar w:fldCharType="begin"/>
      </w:r>
      <w:r>
        <w:instrText xml:space="preserve"> ADDIN ZOTERO_ITEM CSL_CITATION {"citationID":"8idgfrru1","properties":{"formattedCitation":"[4]","plainCitation":"[4]"},"citationItems":[{"id":40,"uris":["http://zotero.org/users/2334786/items/W3UMEBKT"],"uri":["http://zotero.org/users/2334786/items/W3UMEBKT"],"itemData":{"id":40,"type":"article-journal","title":"Task Environment Complexity, Global Team Dispersion, Process Capabilities, and Coordination in Software Development","container-title":"IEEE Transactions on Software Engineering","page":"1753-1771","volume":"39","issue":"12","source":"CrossRef","DOI":"10.1109/TSE.2013.40","ISSN":"0098-5589, 1939-3520","author":[{"family":"Gwanhoo Lee","given":""},{"family":"Espinosa","given":"J. Alberto"},{"family":"DeLone","given":"William H."}],"issued":{"date-parts":[["2013",12]]},"accessed":{"date-parts":[["2015",2,26]]}}}],"schema":"https://github.com/citation-style-language/schema/raw/master/csl-citation.json"} </w:instrText>
      </w:r>
      <w:r>
        <w:fldChar w:fldCharType="separate"/>
      </w:r>
      <w:r w:rsidRPr="00D6134C">
        <w:t>[4]</w:t>
      </w:r>
      <w:r>
        <w:fldChar w:fldCharType="end"/>
      </w:r>
      <w:r>
        <w:t>.</w:t>
      </w:r>
      <w:r w:rsidR="00266852">
        <w:t>T</w:t>
      </w:r>
      <w:r>
        <w:t>he results and the discussion show that managers are under sheer pressure  to manage the training section core essence of industry which is not carried away correctly</w:t>
      </w:r>
      <w:r>
        <w:fldChar w:fldCharType="begin"/>
      </w:r>
      <w:r>
        <w:instrText xml:space="preserve"> ADDIN ZOTERO_ITEM CSL_CITATION {"citationID":"mluh81fto","properties":{"formattedCitation":"[3]","plainCitation":"[3]"},"citationItems":[{"id":53,"uris":["http://zotero.org/users/2334786/items/CZAQXXKF"],"uri":["http://zotero.org/users/2334786/items/CZAQXXKF"],"itemData":{"id":53,"type":"paper-conference","title":"The people side of software. A lesson plan for establishing a successful training program","container-title":", Ninth Conference on Software Engineering Education, 1996. Proceedings","page":"184-198","source":"IEEE Xplore","event":", Ninth Conference on Software Engineering Education, 1996. Proceedings","abstract":"Training is vital to keeping up with industry, customer and employee demands. Specifically, training is necessary for the development of quality software which is dependent on knowledgeable and skilled employees. They, in turn, will perform their roles more effectively and efficiently. It is as important for new hires as it is for current employees. Therefore, training is an on-going and never-ending process. In addition, training plays a key role in handling growth, which is what the GSM project is so fortunate to be experiencing today. However, growth is only positive if you are prepared to handle it and keep up with it. When a high growth rate is added to existing demands, the training challenge is multiplied. It is the purpose of this paper to share the steps the GSM project has taken to produce, implement and improve (through feedback) a well-rounded Software Engineering Institute (SEI) level three capability training program. This paper focuses on the resources (i.e., people and capital) and the components (e.g. mentoring, curriculums, individual training plans, in-house training, metrics) that are essential in establishing and managing a smooth-running training program for a software development organization. This paper also demonstrates the growing demand for knowledge and how its reuse is necessary to increase the Motorola knowledge base at a rate that allows Motorola to remain an industry leader","DOI":"10.1109/CSEE.1996.491372","author":[{"family":"Baron","given":"J."}],"issued":{"date-parts":[["1996",4]]}}}],"schema":"https://github.com/citation-style-language/schema/raw/master/csl-citation.json"} </w:instrText>
      </w:r>
      <w:r>
        <w:fldChar w:fldCharType="separate"/>
      </w:r>
      <w:r w:rsidRPr="00D6134C">
        <w:t>[3]</w:t>
      </w:r>
      <w:r>
        <w:fldChar w:fldCharType="end"/>
      </w:r>
      <w:r>
        <w:t xml:space="preserve">.The </w:t>
      </w:r>
      <w:r w:rsidR="00B37ABE">
        <w:t xml:space="preserve">review </w:t>
      </w:r>
      <w:r>
        <w:t xml:space="preserve"> help</w:t>
      </w:r>
      <w:r w:rsidR="002A0A3B">
        <w:t xml:space="preserve"> </w:t>
      </w:r>
      <w:r>
        <w:t xml:space="preserve">reader depend on for alternate controlled fine solutions as collected data is unbiased and also the data we came across from the </w:t>
      </w:r>
      <w:r>
        <w:lastRenderedPageBreak/>
        <w:t xml:space="preserve">trustworthy papers one way to reduce internal threats is by ease of access of efficiently collected data to employees. </w:t>
      </w:r>
    </w:p>
    <w:p w14:paraId="224E9F72" w14:textId="64E0323B" w:rsidR="00E249F9" w:rsidRDefault="00E249F9" w:rsidP="00E249F9">
      <w:pPr>
        <w:jc w:val="both"/>
      </w:pPr>
      <w:r>
        <w:t xml:space="preserve">Continuous monitor on external environment to be done by </w:t>
      </w:r>
      <w:r w:rsidR="008325FD">
        <w:t>scanning for</w:t>
      </w:r>
      <w:r>
        <w:t xml:space="preserve"> </w:t>
      </w:r>
      <w:r w:rsidR="008325FD">
        <w:t>the SWOT</w:t>
      </w:r>
      <w:r>
        <w:t xml:space="preserve"> analysis for strategic changes to be made.</w:t>
      </w:r>
      <w:r w:rsidR="004A0D6B">
        <w:t xml:space="preserve"> </w:t>
      </w:r>
      <w:r w:rsidR="008C1B2D">
        <w:t>Strengths: HR</w:t>
      </w:r>
      <w:r w:rsidR="00C95063">
        <w:t>M</w:t>
      </w:r>
      <w:r w:rsidR="008C1B2D">
        <w:t xml:space="preserve"> strategy and functionality are internal strength factors  HR</w:t>
      </w:r>
      <w:r w:rsidR="00C95063">
        <w:t>M</w:t>
      </w:r>
      <w:r w:rsidR="008C1B2D">
        <w:t xml:space="preserve"> strategy refers to employer of choice for long tier workforce goals. Functionality refers to operational side like ope</w:t>
      </w:r>
      <w:r w:rsidR="008F119D">
        <w:t>n health insurance for employee</w:t>
      </w:r>
      <w:r w:rsidR="008C1B2D">
        <w:t>.</w:t>
      </w:r>
      <w:r w:rsidR="008F119D">
        <w:t xml:space="preserve"> </w:t>
      </w:r>
      <w:r w:rsidR="008C1B2D">
        <w:t>HR</w:t>
      </w:r>
      <w:r w:rsidR="00C95063">
        <w:t>M</w:t>
      </w:r>
      <w:r w:rsidR="008C1B2D">
        <w:t xml:space="preserve"> staff and knowledge useful for tactical duties.</w:t>
      </w:r>
      <w:r w:rsidR="00147EB8">
        <w:t xml:space="preserve"> </w:t>
      </w:r>
      <w:r w:rsidR="008C1B2D">
        <w:t>Weakness: it is also internal factor that challenges HR</w:t>
      </w:r>
      <w:r w:rsidR="00C95063">
        <w:t>M</w:t>
      </w:r>
      <w:r w:rsidR="008C1B2D">
        <w:t xml:space="preserve"> during his deal with budget constraints. He doesn’t rely on revenue producing department but rely on fund investments for HR</w:t>
      </w:r>
      <w:r w:rsidR="00CB7A1F">
        <w:t xml:space="preserve">M </w:t>
      </w:r>
      <w:r w:rsidR="008C1B2D">
        <w:t>activities.</w:t>
      </w:r>
      <w:r w:rsidR="00865606">
        <w:t xml:space="preserve"> </w:t>
      </w:r>
      <w:r w:rsidR="008C1B2D">
        <w:t>Low employ</w:t>
      </w:r>
      <w:r w:rsidR="00B87868">
        <w:t>ee morale and high turn over HR</w:t>
      </w:r>
      <w:r w:rsidR="00CB7A1F">
        <w:t xml:space="preserve">M </w:t>
      </w:r>
      <w:r w:rsidR="008C1B2D">
        <w:t>disrupts and it is to be controlled before dissatisfaction over workforce.</w:t>
      </w:r>
      <w:r w:rsidR="00147EB8">
        <w:t xml:space="preserve"> </w:t>
      </w:r>
      <w:r w:rsidR="008C1B2D">
        <w:t>Opportunities: Workforce growth, Demand of product’s and services results in better wages, more staff ,</w:t>
      </w:r>
      <w:r w:rsidR="00865606">
        <w:t xml:space="preserve"> </w:t>
      </w:r>
      <w:r w:rsidR="008C1B2D">
        <w:t>good surrounding. company’s reputation depend on external factors like its ability to land highly successful in business development.</w:t>
      </w:r>
      <w:r w:rsidR="00147EB8">
        <w:t xml:space="preserve"> </w:t>
      </w:r>
      <w:r w:rsidR="008C1B2D">
        <w:t>Threats: Ex</w:t>
      </w:r>
      <w:r w:rsidR="00865606">
        <w:t>ternal factors like when competitor</w:t>
      </w:r>
      <w:r w:rsidR="008C1B2D">
        <w:t xml:space="preserve"> gain market share. Businesses that offer better facilities affect the recruit of best qualified workers. HR</w:t>
      </w:r>
      <w:r w:rsidR="00CB7A1F">
        <w:t>M</w:t>
      </w:r>
      <w:r w:rsidR="008C1B2D">
        <w:t xml:space="preserve"> can’t always insolate as some are imminent. Better way to tackle is by conducting rout</w:t>
      </w:r>
      <w:r w:rsidR="00865606">
        <w:t>ine assessments of compensation.</w:t>
      </w:r>
    </w:p>
    <w:p w14:paraId="3D479E66" w14:textId="5B3F4792" w:rsidR="00E249F9" w:rsidRDefault="00EE21C2" w:rsidP="00F243D1">
      <w:pPr>
        <w:pStyle w:val="Heading1"/>
        <w:numPr>
          <w:ilvl w:val="0"/>
          <w:numId w:val="27"/>
        </w:numPr>
      </w:pPr>
      <w:r>
        <w:t>LIMITATIONS</w:t>
      </w:r>
    </w:p>
    <w:p w14:paraId="7E54E1E1" w14:textId="2780C7C9" w:rsidR="00266852" w:rsidRDefault="00E249F9" w:rsidP="00E249F9">
      <w:pPr>
        <w:jc w:val="both"/>
      </w:pPr>
      <w:r>
        <w:t>As no review is perfect chance to prone to internal validity due to 1 or 2 unpublished articles. Limitations occur as the data provided on what we saw so there will be certain incompleteness of data.</w:t>
      </w:r>
      <w:r w:rsidR="00A2404B">
        <w:t xml:space="preserve"> </w:t>
      </w:r>
      <w:r w:rsidR="008325FD">
        <w:t>Sometimes Interpretation</w:t>
      </w:r>
      <w:r>
        <w:t xml:space="preserve"> on what is happening will go wrong in qualitative once research is dependent on end product </w:t>
      </w:r>
      <w:r w:rsidR="008325FD">
        <w:t>it’s</w:t>
      </w:r>
      <w:r>
        <w:t xml:space="preserve"> necessary to be ready to explain by which route the interpretation and justify the steps followed</w:t>
      </w:r>
    </w:p>
    <w:p w14:paraId="196A7924" w14:textId="2A1E7B6E" w:rsidR="00266852" w:rsidRDefault="00E249F9" w:rsidP="00E249F9">
      <w:pPr>
        <w:jc w:val="both"/>
      </w:pPr>
      <w:r w:rsidRPr="00262370">
        <w:t>.Dependent variable</w:t>
      </w:r>
      <w:r>
        <w:t>: success rate of product quality;</w:t>
      </w:r>
    </w:p>
    <w:p w14:paraId="24B60C0F" w14:textId="25FAD3DF" w:rsidR="00266852" w:rsidRDefault="00E249F9" w:rsidP="009F0B6B">
      <w:pPr>
        <w:pStyle w:val="Bibliography"/>
        <w:jc w:val="both"/>
      </w:pPr>
      <w:r w:rsidRPr="00262370">
        <w:t>Independent variable</w:t>
      </w:r>
      <w:r>
        <w:t xml:space="preserve">: </w:t>
      </w:r>
      <w:r w:rsidR="008325FD">
        <w:t>Violation</w:t>
      </w:r>
      <w:r>
        <w:t xml:space="preserve"> of Human resources.</w:t>
      </w:r>
    </w:p>
    <w:p w14:paraId="76F954D7" w14:textId="40F5E1D3" w:rsidR="00E249F9" w:rsidRDefault="00E249F9" w:rsidP="00E249F9">
      <w:pPr>
        <w:jc w:val="both"/>
      </w:pPr>
      <w:r>
        <w:t>To reduce threats we can use reflexivity like limitations in potential role conflicts, lack of neutrality. Anything new or surprising in our data collection will be limitation to rectify so for qualitative research the case studies and survey can help. We can use Triangulation and member checking also Audit trail to control</w:t>
      </w:r>
    </w:p>
    <w:p w14:paraId="5638C18D" w14:textId="2C05B981" w:rsidR="00252C27" w:rsidRDefault="008C1B2D" w:rsidP="00E249F9">
      <w:pPr>
        <w:jc w:val="both"/>
      </w:pPr>
      <w:r>
        <w:t>Obstructiveness and withholding information by senior managers and employee are not given access are also limitations.</w:t>
      </w:r>
      <w:r w:rsidR="00923472">
        <w:t xml:space="preserve">                                               </w:t>
      </w:r>
      <w:r w:rsidR="009F73FB">
        <w:t>effect</w:t>
      </w:r>
    </w:p>
    <w:p w14:paraId="04AAC905" w14:textId="3835D783" w:rsidR="00F9129B" w:rsidRDefault="00745AD0" w:rsidP="00252C27">
      <w:pPr>
        <w:ind w:firstLine="720"/>
        <w:jc w:val="both"/>
      </w:pPr>
      <w:r>
        <w:rPr>
          <w:noProof/>
        </w:rPr>
        <mc:AlternateContent>
          <mc:Choice Requires="wps">
            <w:drawing>
              <wp:anchor distT="0" distB="0" distL="114300" distR="114300" simplePos="0" relativeHeight="251678208" behindDoc="0" locked="0" layoutInCell="1" allowOverlap="1" wp14:anchorId="14698712" wp14:editId="2AE8FC54">
                <wp:simplePos x="0" y="0"/>
                <wp:positionH relativeFrom="column">
                  <wp:posOffset>1848485</wp:posOffset>
                </wp:positionH>
                <wp:positionV relativeFrom="paragraph">
                  <wp:posOffset>6985</wp:posOffset>
                </wp:positionV>
                <wp:extent cx="1323975" cy="695325"/>
                <wp:effectExtent l="9525" t="9525" r="9525" b="9525"/>
                <wp:wrapNone/>
                <wp:docPr id="10" name="Rectangle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695325"/>
                        </a:xfrm>
                        <a:prstGeom prst="rect">
                          <a:avLst/>
                        </a:prstGeom>
                        <a:solidFill>
                          <a:srgbClr val="FFFFFF"/>
                        </a:solidFill>
                        <a:ln w="9525">
                          <a:solidFill>
                            <a:srgbClr val="000000"/>
                          </a:solidFill>
                          <a:miter lim="800000"/>
                          <a:headEnd/>
                          <a:tailEnd/>
                        </a:ln>
                      </wps:spPr>
                      <wps:txbx>
                        <w:txbxContent>
                          <w:p w14:paraId="1837AFB4" w14:textId="2B5C384D" w:rsidR="0098320D" w:rsidRDefault="0098320D">
                            <w:r>
                              <w:t>Quality and demand of product and services of Software industr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698712" id="Rectangle 73" o:spid="_x0000_s1048" style="position:absolute;left:0;text-align:left;margin-left:145.55pt;margin-top:.55pt;width:104.25pt;height:54.7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">
                <v:textbox>
                  <w:txbxContent>
                    <w:p w14:paraId="1837AFB4" w14:textId="2B5C384D" w:rsidR="0098320D" w:rsidRDefault="0098320D">
                      <w:r>
                        <w:t>Quality and demand of product and services of Software industry</w:t>
                      </w:r>
                    </w:p>
                  </w:txbxContent>
                </v:textbox>
              </v:rect>
            </w:pict>
          </mc:Fallback>
        </mc:AlternateContent>
      </w:r>
      <w:r>
        <w:rPr>
          <w:noProof/>
        </w:rPr>
        <mc:AlternateContent>
          <mc:Choice Requires="wps">
            <w:drawing>
              <wp:anchor distT="0" distB="0" distL="114300" distR="114300" simplePos="0" relativeHeight="251677184" behindDoc="0" locked="0" layoutInCell="1" allowOverlap="1" wp14:anchorId="1940FC13" wp14:editId="3A9B6446">
                <wp:simplePos x="0" y="0"/>
                <wp:positionH relativeFrom="column">
                  <wp:posOffset>114935</wp:posOffset>
                </wp:positionH>
                <wp:positionV relativeFrom="paragraph">
                  <wp:posOffset>105410</wp:posOffset>
                </wp:positionV>
                <wp:extent cx="1247775" cy="542925"/>
                <wp:effectExtent l="9525" t="9525" r="9525" b="9525"/>
                <wp:wrapNone/>
                <wp:docPr id="9" name="Rectangle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7775" cy="542925"/>
                        </a:xfrm>
                        <a:prstGeom prst="rect">
                          <a:avLst/>
                        </a:prstGeom>
                        <a:solidFill>
                          <a:srgbClr val="FFFFFF"/>
                        </a:solidFill>
                        <a:ln w="9525">
                          <a:solidFill>
                            <a:srgbClr val="000000"/>
                          </a:solidFill>
                          <a:miter lim="800000"/>
                          <a:headEnd/>
                          <a:tailEnd/>
                        </a:ln>
                      </wps:spPr>
                      <wps:txbx>
                        <w:txbxContent>
                          <w:p w14:paraId="17A59831" w14:textId="56A6E4EA" w:rsidR="0098320D" w:rsidRDefault="0098320D">
                            <w:r>
                              <w:t>Negligence of HRM and no  proper implement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40FC13" id="Rectangle 72" o:spid="_x0000_s1049" style="position:absolute;left:0;text-align:left;margin-left:9.05pt;margin-top:8.3pt;width:98.25pt;height:42.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">
                <v:textbox>
                  <w:txbxContent>
                    <w:p w14:paraId="17A59831" w14:textId="56A6E4EA" w:rsidR="0098320D" w:rsidRDefault="0098320D">
                      <w:r>
                        <w:t>Negligence of HRM and no  proper implementation</w:t>
                      </w:r>
                    </w:p>
                  </w:txbxContent>
                </v:textbox>
              </v:rect>
            </w:pict>
          </mc:Fallback>
        </mc:AlternateContent>
      </w:r>
      <w:r w:rsidR="0037282F">
        <w:t xml:space="preserve">   </w:t>
      </w:r>
      <w:r w:rsidR="00923472">
        <w:t xml:space="preserve">Cause                                              </w:t>
      </w:r>
      <w:r w:rsidR="0037282F">
        <w:t xml:space="preserve"> </w:t>
      </w:r>
    </w:p>
    <w:p w14:paraId="2A7E8361" w14:textId="2932F0F4" w:rsidR="00923472" w:rsidRDefault="00923472" w:rsidP="00252C27">
      <w:pPr>
        <w:ind w:firstLine="720"/>
        <w:jc w:val="both"/>
      </w:pPr>
    </w:p>
    <w:p w14:paraId="5282D6EF" w14:textId="37D0E922" w:rsidR="00923472" w:rsidRDefault="00745AD0" w:rsidP="00252C27">
      <w:pPr>
        <w:ind w:firstLine="720"/>
        <w:jc w:val="both"/>
      </w:pPr>
      <w:r>
        <w:rPr>
          <w:noProof/>
        </w:rPr>
        <mc:AlternateContent>
          <mc:Choice Requires="wps">
            <w:drawing>
              <wp:anchor distT="0" distB="0" distL="114300" distR="114300" simplePos="0" relativeHeight="251682304" behindDoc="0" locked="0" layoutInCell="1" allowOverlap="1" wp14:anchorId="4F926C54" wp14:editId="001E09A6">
                <wp:simplePos x="0" y="0"/>
                <wp:positionH relativeFrom="column">
                  <wp:posOffset>1362710</wp:posOffset>
                </wp:positionH>
                <wp:positionV relativeFrom="paragraph">
                  <wp:posOffset>108585</wp:posOffset>
                </wp:positionV>
                <wp:extent cx="485775" cy="9525"/>
                <wp:effectExtent l="9525" t="57150" r="19050" b="47625"/>
                <wp:wrapNone/>
                <wp:docPr id="8" name="AutoShape 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8577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6BC455" id="_x0000_t32" coordsize="21600,21600" o:spt="32" o:oned="t" path="m,l21600,21600e" filled="f">
                <v:path arrowok="t" fillok="f" o:connecttype="none"/>
                <o:lock v:ext="edit" shapetype="t"/>
              </v:shapetype>
              <v:shape id="AutoShape 78" o:spid="_x0000_s1026" type="#_x0000_t32" style="position:absolute;margin-left:107.3pt;margin-top:8.55pt;width:38.25pt;height:.75pt;flip:y;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">
                <v:stroke endarrow="block"/>
              </v:shape>
            </w:pict>
          </mc:Fallback>
        </mc:AlternateContent>
      </w:r>
    </w:p>
    <w:p w14:paraId="007C7F98" w14:textId="076EA104" w:rsidR="00923472" w:rsidRDefault="00923472" w:rsidP="00252C27">
      <w:pPr>
        <w:ind w:firstLine="720"/>
        <w:jc w:val="both"/>
      </w:pPr>
    </w:p>
    <w:p w14:paraId="4337ABDB" w14:textId="093354CA" w:rsidR="00923472" w:rsidRDefault="009F73FB" w:rsidP="00252C27">
      <w:pPr>
        <w:ind w:firstLine="720"/>
        <w:jc w:val="both"/>
      </w:pPr>
      <w:r>
        <w:rPr>
          <w:noProof/>
        </w:rPr>
        <mc:AlternateContent>
          <mc:Choice Requires="wps">
            <w:drawing>
              <wp:anchor distT="0" distB="0" distL="114300" distR="114300" simplePos="0" relativeHeight="251685376" behindDoc="0" locked="0" layoutInCell="1" allowOverlap="1" wp14:anchorId="1148907E" wp14:editId="6B599629">
                <wp:simplePos x="0" y="0"/>
                <wp:positionH relativeFrom="column">
                  <wp:posOffset>2753360</wp:posOffset>
                </wp:positionH>
                <wp:positionV relativeFrom="paragraph">
                  <wp:posOffset>140335</wp:posOffset>
                </wp:positionV>
                <wp:extent cx="12700" cy="152400"/>
                <wp:effectExtent l="76200" t="19050" r="63500" b="95250"/>
                <wp:wrapNone/>
                <wp:docPr id="57" name="Straight Arrow Connector 57"/>
                <wp:cNvGraphicFramePr/>
                <a:graphic xmlns:a="http://schemas.openxmlformats.org/drawingml/2006/main">
                  <a:graphicData uri="http://schemas.microsoft.com/office/word/2010/wordprocessingShape">
                    <wps:wsp>
                      <wps:cNvCnPr/>
                      <wps:spPr>
                        <a:xfrm>
                          <a:off x="0" y="0"/>
                          <a:ext cx="12700" cy="1524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2AE9DA0E" id="_x0000_t32" coordsize="21600,21600" o:spt="32" o:oned="t" path="m,l21600,21600e" filled="f">
                <v:path arrowok="t" fillok="f" o:connecttype="none"/>
                <o:lock v:ext="edit" shapetype="t"/>
              </v:shapetype>
              <v:shape id="Straight Arrow Connector 57" o:spid="_x0000_s1026" type="#_x0000_t32" style="position:absolute;margin-left:216.8pt;margin-top:11.05pt;width:1pt;height:12pt;z-index:251685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" strokecolor="#4f81bd [3204]"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684352" behindDoc="0" locked="0" layoutInCell="1" allowOverlap="1" wp14:anchorId="0EFA9F43" wp14:editId="4EEAB6B9">
                <wp:simplePos x="0" y="0"/>
                <wp:positionH relativeFrom="column">
                  <wp:posOffset>765810</wp:posOffset>
                </wp:positionH>
                <wp:positionV relativeFrom="paragraph">
                  <wp:posOffset>67310</wp:posOffset>
                </wp:positionV>
                <wp:extent cx="6350" cy="231775"/>
                <wp:effectExtent l="57150" t="19050" r="69850" b="92075"/>
                <wp:wrapNone/>
                <wp:docPr id="56" name="Straight Arrow Connector 56"/>
                <wp:cNvGraphicFramePr/>
                <a:graphic xmlns:a="http://schemas.openxmlformats.org/drawingml/2006/main">
                  <a:graphicData uri="http://schemas.microsoft.com/office/word/2010/wordprocessingShape">
                    <wps:wsp>
                      <wps:cNvCnPr/>
                      <wps:spPr>
                        <a:xfrm>
                          <a:off x="0" y="0"/>
                          <a:ext cx="6350" cy="231775"/>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33A26DC" id="Straight Arrow Connector 56" o:spid="_x0000_s1026" type="#_x0000_t32" style="position:absolute;margin-left:60.3pt;margin-top:5.3pt;width:.5pt;height:18.25pt;z-index:251684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" strokecolor="#4f81bd [3204]" strokeweight="2pt">
                <v:stroke endarrow="block"/>
                <v:shadow on="t" color="black" opacity="24903f" origin=",.5" offset="0,.55556mm"/>
              </v:shape>
            </w:pict>
          </mc:Fallback>
        </mc:AlternateContent>
      </w:r>
    </w:p>
    <w:p w14:paraId="21611C52" w14:textId="051B60F9" w:rsidR="00923472" w:rsidRDefault="0098320D" w:rsidP="00252C27">
      <w:pPr>
        <w:ind w:firstLine="720"/>
        <w:jc w:val="both"/>
      </w:pPr>
      <w:r>
        <w:rPr>
          <w:noProof/>
        </w:rPr>
        <mc:AlternateContent>
          <mc:Choice Requires="wps">
            <w:drawing>
              <wp:anchor distT="0" distB="0" distL="114300" distR="114300" simplePos="0" relativeHeight="251680256" behindDoc="0" locked="0" layoutInCell="1" allowOverlap="1" wp14:anchorId="07019331" wp14:editId="5E1A6A5A">
                <wp:simplePos x="0" y="0"/>
                <wp:positionH relativeFrom="column">
                  <wp:posOffset>1877060</wp:posOffset>
                </wp:positionH>
                <wp:positionV relativeFrom="paragraph">
                  <wp:posOffset>102235</wp:posOffset>
                </wp:positionV>
                <wp:extent cx="1352550" cy="812800"/>
                <wp:effectExtent l="0" t="0" r="19050" b="25400"/>
                <wp:wrapNone/>
                <wp:docPr id="5" name="Rectangle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812800"/>
                        </a:xfrm>
                        <a:prstGeom prst="rect">
                          <a:avLst/>
                        </a:prstGeom>
                        <a:solidFill>
                          <a:srgbClr val="FFFFFF"/>
                        </a:solidFill>
                        <a:ln w="9525">
                          <a:solidFill>
                            <a:srgbClr val="000000"/>
                          </a:solidFill>
                          <a:miter lim="800000"/>
                          <a:headEnd/>
                          <a:tailEnd/>
                        </a:ln>
                      </wps:spPr>
                      <wps:txbx>
                        <w:txbxContent>
                          <w:p w14:paraId="6A4B8A88" w14:textId="5FEB2955" w:rsidR="0098320D" w:rsidRDefault="0098320D">
                            <w:r>
                              <w:t>Purified results and good internal environment for coordination and develop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19331" id="Rectangle 76" o:spid="_x0000_s1050" style="position:absolute;left:0;text-align:left;margin-left:147.8pt;margin-top:8.05pt;width:106.5pt;height:6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">
                <v:textbox>
                  <w:txbxContent>
                    <w:p w14:paraId="6A4B8A88" w14:textId="5FEB2955" w:rsidR="0098320D" w:rsidRDefault="0098320D">
                      <w:r>
                        <w:t>Purified results and good internal environment for coordination and development</w:t>
                      </w:r>
                    </w:p>
                  </w:txbxContent>
                </v:textbox>
              </v:rect>
            </w:pict>
          </mc:Fallback>
        </mc:AlternateContent>
      </w:r>
      <w:r>
        <w:rPr>
          <w:noProof/>
        </w:rPr>
        <mc:AlternateContent>
          <mc:Choice Requires="wps">
            <w:drawing>
              <wp:anchor distT="0" distB="0" distL="114300" distR="114300" simplePos="0" relativeHeight="251679232" behindDoc="0" locked="0" layoutInCell="1" allowOverlap="1" wp14:anchorId="649C921A" wp14:editId="5EC6A264">
                <wp:simplePos x="0" y="0"/>
                <wp:positionH relativeFrom="column">
                  <wp:posOffset>162560</wp:posOffset>
                </wp:positionH>
                <wp:positionV relativeFrom="paragraph">
                  <wp:posOffset>121285</wp:posOffset>
                </wp:positionV>
                <wp:extent cx="1333500" cy="666750"/>
                <wp:effectExtent l="0" t="0" r="19050" b="19050"/>
                <wp:wrapNone/>
                <wp:docPr id="4" name="Rectangl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3500" cy="666750"/>
                        </a:xfrm>
                        <a:prstGeom prst="rect">
                          <a:avLst/>
                        </a:prstGeom>
                        <a:solidFill>
                          <a:srgbClr val="FFFFFF"/>
                        </a:solidFill>
                        <a:ln w="9525">
                          <a:solidFill>
                            <a:srgbClr val="000000"/>
                          </a:solidFill>
                          <a:miter lim="800000"/>
                          <a:headEnd/>
                          <a:tailEnd/>
                        </a:ln>
                      </wps:spPr>
                      <wps:txbx>
                        <w:txbxContent>
                          <w:p w14:paraId="48CA3DFE" w14:textId="6EC29142" w:rsidR="0098320D" w:rsidRDefault="0098320D">
                            <w:r>
                              <w:t>Improve the way the HRM is handled (highest priority) for best outpu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9C921A" id="Rectangle 74" o:spid="_x0000_s1051" style="position:absolute;left:0;text-align:left;margin-left:12.8pt;margin-top:9.55pt;width:105pt;height:5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">
                <v:textbox>
                  <w:txbxContent>
                    <w:p w14:paraId="48CA3DFE" w14:textId="6EC29142" w:rsidR="0098320D" w:rsidRDefault="0098320D">
                      <w:r>
                        <w:t>Improve the way the HRM is handled (highest priority) for best outputs.</w:t>
                      </w:r>
                    </w:p>
                  </w:txbxContent>
                </v:textbox>
              </v:rect>
            </w:pict>
          </mc:Fallback>
        </mc:AlternateContent>
      </w:r>
      <w:r w:rsidR="009F73FB">
        <w:t xml:space="preserve">treatment                    </w:t>
      </w:r>
      <w:bookmarkStart w:id="0" w:name="_GoBack"/>
      <w:bookmarkEnd w:id="0"/>
      <w:r w:rsidR="009F73FB">
        <w:t xml:space="preserve">                     outcome</w:t>
      </w:r>
    </w:p>
    <w:p w14:paraId="5D5FBCF5" w14:textId="35BC84AE" w:rsidR="00923472" w:rsidRDefault="00923472" w:rsidP="00923472">
      <w:pPr>
        <w:jc w:val="both"/>
      </w:pPr>
      <w:r>
        <w:t xml:space="preserve">               </w:t>
      </w:r>
    </w:p>
    <w:p w14:paraId="199C1B1C" w14:textId="2767659D" w:rsidR="00923472" w:rsidRDefault="00923472" w:rsidP="00923472">
      <w:pPr>
        <w:jc w:val="both"/>
      </w:pPr>
    </w:p>
    <w:p w14:paraId="49C8CEE5" w14:textId="5F4C23F6" w:rsidR="00923472" w:rsidRDefault="0098320D" w:rsidP="00923472">
      <w:pPr>
        <w:jc w:val="both"/>
      </w:pPr>
      <w:r>
        <w:rPr>
          <w:noProof/>
        </w:rPr>
        <mc:AlternateContent>
          <mc:Choice Requires="wps">
            <w:drawing>
              <wp:anchor distT="0" distB="0" distL="114300" distR="114300" simplePos="0" relativeHeight="251683328" behindDoc="0" locked="0" layoutInCell="1" allowOverlap="1" wp14:anchorId="0A0258F5" wp14:editId="078C9044">
                <wp:simplePos x="0" y="0"/>
                <wp:positionH relativeFrom="column">
                  <wp:posOffset>1280160</wp:posOffset>
                </wp:positionH>
                <wp:positionV relativeFrom="paragraph">
                  <wp:posOffset>14605</wp:posOffset>
                </wp:positionV>
                <wp:extent cx="695325" cy="9525"/>
                <wp:effectExtent l="9525" t="57150" r="19050" b="47625"/>
                <wp:wrapNone/>
                <wp:docPr id="3" name="AutoShape 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95325"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A7F35F" id="AutoShape 79" o:spid="_x0000_s1026" type="#_x0000_t32" style="position:absolute;margin-left:100.8pt;margin-top:1.15pt;width:54.75pt;height:.75pt;flip:y;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">
                <v:stroke endarrow="block"/>
              </v:shape>
            </w:pict>
          </mc:Fallback>
        </mc:AlternateContent>
      </w:r>
      <w:r w:rsidR="00923472">
        <w:t xml:space="preserve">                                                       </w:t>
      </w:r>
    </w:p>
    <w:p w14:paraId="368733BB" w14:textId="77777777" w:rsidR="0098320D" w:rsidRDefault="0098320D" w:rsidP="00252C27">
      <w:pPr>
        <w:ind w:firstLine="720"/>
        <w:jc w:val="both"/>
      </w:pPr>
    </w:p>
    <w:p w14:paraId="5A662B64" w14:textId="792D001B" w:rsidR="00E249F9" w:rsidRDefault="00E249F9" w:rsidP="0021441E">
      <w:pPr>
        <w:pStyle w:val="Heading1"/>
        <w:numPr>
          <w:ilvl w:val="0"/>
          <w:numId w:val="27"/>
        </w:numPr>
        <w:jc w:val="both"/>
      </w:pPr>
      <w:r>
        <w:t>CONCLUSION</w:t>
      </w:r>
    </w:p>
    <w:p w14:paraId="4511083A" w14:textId="23019FFB" w:rsidR="00E249F9" w:rsidRDefault="00E249F9" w:rsidP="00E249F9">
      <w:pPr>
        <w:jc w:val="both"/>
      </w:pPr>
      <w:r>
        <w:t xml:space="preserve"> </w:t>
      </w:r>
      <w:r w:rsidRPr="00262370">
        <w:t>The main finding</w:t>
      </w:r>
      <w:r>
        <w:t xml:space="preserve"> of the review is focused on retention, recruitment, training, discrimination and diversity, discipline </w:t>
      </w:r>
      <w:r>
        <w:lastRenderedPageBreak/>
        <w:t xml:space="preserve">outsourcing </w:t>
      </w:r>
      <w:r w:rsidR="008325FD">
        <w:t>payroll, employee</w:t>
      </w:r>
      <w:r>
        <w:t xml:space="preserve"> values are the very important must need c</w:t>
      </w:r>
      <w:r w:rsidR="00BB5916">
        <w:t>oncentration area by HRM</w:t>
      </w:r>
      <w:r>
        <w:t xml:space="preserve"> for proper resource management and best outcomes can be achieved if all the above criteria are met</w:t>
      </w:r>
      <w:r w:rsidR="00266852">
        <w:t>.</w:t>
      </w:r>
      <w:r>
        <w:t xml:space="preserve"> Our findings show that the software developers were bogged down by administrative bureaucracy affects the productivity and low quality with bugs in it. Emphasizes on micromanagement distract the seniors managers adequate time and energy on staff under control issues. There is chance for improving alternate solutions in issues for refinement which is upcoming scope for continuing research in this area. The quantita</w:t>
      </w:r>
      <w:r w:rsidR="008325FD">
        <w:t>ti</w:t>
      </w:r>
      <w:r w:rsidR="00F243D1">
        <w:t xml:space="preserve">ve effect of HRM in </w:t>
      </w:r>
      <w:r>
        <w:t>case of economic crisis is not answered in the review.</w:t>
      </w:r>
    </w:p>
    <w:p w14:paraId="3E9209A9" w14:textId="4072FA21" w:rsidR="008A55B5" w:rsidRPr="00884309" w:rsidRDefault="00B82583" w:rsidP="00B82583">
      <w:pPr>
        <w:pStyle w:val="Heading1"/>
        <w:numPr>
          <w:ilvl w:val="0"/>
          <w:numId w:val="0"/>
        </w:numPr>
        <w:jc w:val="both"/>
      </w:pPr>
      <w:r>
        <w:rPr>
          <w:b/>
          <w:smallCaps w:val="0"/>
          <w:noProof w:val="0"/>
        </w:rPr>
        <w:t xml:space="preserve">                                      </w:t>
      </w:r>
      <w:r w:rsidR="00D70502">
        <w:t>REFERENCES</w:t>
      </w:r>
    </w:p>
    <w:p w14:paraId="2E7CC600" w14:textId="047B68C1" w:rsidR="00F42BC6" w:rsidRPr="00147EB8" w:rsidRDefault="009F0B6B" w:rsidP="00DA67AB">
      <w:pPr>
        <w:pStyle w:val="Bibliography"/>
        <w:jc w:val="both"/>
        <w:rPr>
          <w:sz w:val="18"/>
          <w:szCs w:val="18"/>
        </w:rPr>
      </w:pPr>
      <w:r w:rsidRPr="00CD253F">
        <w:rPr>
          <w:sz w:val="18"/>
          <w:szCs w:val="18"/>
        </w:rPr>
        <w:fldChar w:fldCharType="begin"/>
      </w:r>
      <w:r w:rsidRPr="00CD253F">
        <w:rPr>
          <w:sz w:val="18"/>
          <w:szCs w:val="18"/>
        </w:rPr>
        <w:instrText xml:space="preserve"> ADDIN ZOTERO_BIBL {"custom":[]} CSL_BIBLIOGRAPHY </w:instrText>
      </w:r>
      <w:r w:rsidRPr="00CD253F">
        <w:rPr>
          <w:sz w:val="18"/>
          <w:szCs w:val="18"/>
        </w:rPr>
        <w:fldChar w:fldCharType="separate"/>
      </w:r>
      <w:r w:rsidR="001612B5" w:rsidRPr="00147EB8">
        <w:rPr>
          <w:sz w:val="18"/>
          <w:szCs w:val="18"/>
        </w:rPr>
        <w:t>[1]</w:t>
      </w:r>
      <w:r w:rsidR="001612B5" w:rsidRPr="00147EB8">
        <w:rPr>
          <w:sz w:val="18"/>
          <w:szCs w:val="18"/>
        </w:rPr>
        <w:tab/>
      </w:r>
      <w:r w:rsidR="001612B5" w:rsidRPr="00147EB8">
        <w:rPr>
          <w:color w:val="000000"/>
          <w:sz w:val="18"/>
          <w:szCs w:val="18"/>
          <w:shd w:val="clear" w:color="auto" w:fill="FFFFFF"/>
        </w:rPr>
        <w:t>B. Kitchenham and S. Charters, “Guidelines for</w:t>
      </w:r>
      <w:r w:rsidR="001612B5" w:rsidRPr="00147EB8">
        <w:rPr>
          <w:color w:val="000000"/>
          <w:sz w:val="18"/>
          <w:szCs w:val="18"/>
        </w:rPr>
        <w:br/>
      </w:r>
      <w:r w:rsidR="001612B5" w:rsidRPr="00147EB8">
        <w:rPr>
          <w:color w:val="000000"/>
          <w:sz w:val="18"/>
          <w:szCs w:val="18"/>
          <w:shd w:val="clear" w:color="auto" w:fill="FFFFFF"/>
        </w:rPr>
        <w:t>performing systematic literature reviews in software</w:t>
      </w:r>
      <w:r w:rsidR="001612B5" w:rsidRPr="00147EB8">
        <w:rPr>
          <w:color w:val="000000"/>
          <w:sz w:val="18"/>
          <w:szCs w:val="18"/>
        </w:rPr>
        <w:br/>
      </w:r>
      <w:r w:rsidR="001612B5" w:rsidRPr="00147EB8">
        <w:rPr>
          <w:color w:val="000000"/>
          <w:sz w:val="18"/>
          <w:szCs w:val="18"/>
          <w:shd w:val="clear" w:color="auto" w:fill="FFFFFF"/>
        </w:rPr>
        <w:t>engineering,” Software Engineering Group, Keele</w:t>
      </w:r>
      <w:r w:rsidR="001612B5" w:rsidRPr="00147EB8">
        <w:rPr>
          <w:color w:val="000000"/>
          <w:sz w:val="18"/>
          <w:szCs w:val="18"/>
        </w:rPr>
        <w:br/>
      </w:r>
      <w:r w:rsidR="001612B5" w:rsidRPr="00147EB8">
        <w:rPr>
          <w:color w:val="000000"/>
          <w:sz w:val="18"/>
          <w:szCs w:val="18"/>
          <w:shd w:val="clear" w:color="auto" w:fill="FFFFFF"/>
        </w:rPr>
        <w:t>University and Department of ComputerScience,</w:t>
      </w:r>
      <w:r w:rsidR="001612B5" w:rsidRPr="00147EB8">
        <w:rPr>
          <w:color w:val="000000"/>
          <w:sz w:val="18"/>
          <w:szCs w:val="18"/>
        </w:rPr>
        <w:br/>
      </w:r>
      <w:r w:rsidR="001612B5" w:rsidRPr="00147EB8">
        <w:rPr>
          <w:color w:val="000000"/>
          <w:sz w:val="18"/>
          <w:szCs w:val="18"/>
          <w:shd w:val="clear" w:color="auto" w:fill="FFFFFF"/>
        </w:rPr>
        <w:t>University of Durham, UK, Technical Report EBSE-2007-</w:t>
      </w:r>
      <w:r w:rsidR="001612B5" w:rsidRPr="00147EB8">
        <w:rPr>
          <w:color w:val="000000"/>
          <w:sz w:val="18"/>
          <w:szCs w:val="18"/>
        </w:rPr>
        <w:br/>
      </w:r>
      <w:r w:rsidR="001612B5" w:rsidRPr="00147EB8">
        <w:rPr>
          <w:color w:val="000000"/>
          <w:sz w:val="18"/>
          <w:szCs w:val="18"/>
          <w:shd w:val="clear" w:color="auto" w:fill="FFFFFF"/>
        </w:rPr>
        <w:t>01, Jul. 2007</w:t>
      </w:r>
    </w:p>
    <w:p w14:paraId="03C4C346" w14:textId="77777777" w:rsidR="00F42BC6" w:rsidRPr="00147EB8" w:rsidRDefault="00F42BC6" w:rsidP="00DA67AB">
      <w:pPr>
        <w:pStyle w:val="Bibliography"/>
        <w:jc w:val="both"/>
        <w:rPr>
          <w:sz w:val="18"/>
          <w:szCs w:val="18"/>
        </w:rPr>
      </w:pPr>
      <w:r w:rsidRPr="00147EB8">
        <w:rPr>
          <w:sz w:val="18"/>
          <w:szCs w:val="18"/>
        </w:rPr>
        <w:t>[2]</w:t>
      </w:r>
      <w:r w:rsidRPr="00147EB8">
        <w:rPr>
          <w:sz w:val="18"/>
          <w:szCs w:val="18"/>
        </w:rPr>
        <w:tab/>
        <w:t xml:space="preserve">C. A. Riley and A. B. McConkie, “Designing for usability: Human factors in a large software development organization,” in </w:t>
      </w:r>
      <w:r w:rsidRPr="00147EB8">
        <w:rPr>
          <w:i/>
          <w:iCs/>
          <w:sz w:val="18"/>
          <w:szCs w:val="18"/>
        </w:rPr>
        <w:t>, IEEE International Conference on Systems, Man and Cybernetics, 1989. Conference Proceedings</w:t>
      </w:r>
      <w:r w:rsidRPr="00147EB8">
        <w:rPr>
          <w:sz w:val="18"/>
          <w:szCs w:val="18"/>
        </w:rPr>
        <w:t>, 1989, pp. 225–228 vol.1.</w:t>
      </w:r>
    </w:p>
    <w:p w14:paraId="2E83FCAB" w14:textId="77777777" w:rsidR="00F42BC6" w:rsidRPr="00147EB8" w:rsidRDefault="00F42BC6" w:rsidP="00DA67AB">
      <w:pPr>
        <w:pStyle w:val="Bibliography"/>
        <w:jc w:val="both"/>
        <w:rPr>
          <w:sz w:val="18"/>
          <w:szCs w:val="18"/>
        </w:rPr>
      </w:pPr>
      <w:r w:rsidRPr="00147EB8">
        <w:rPr>
          <w:sz w:val="18"/>
          <w:szCs w:val="18"/>
        </w:rPr>
        <w:t>[3]</w:t>
      </w:r>
      <w:r w:rsidRPr="00147EB8">
        <w:rPr>
          <w:sz w:val="18"/>
          <w:szCs w:val="18"/>
        </w:rPr>
        <w:tab/>
        <w:t xml:space="preserve">J. Baron, “The people side of software. A lesson plan for establishing a successful training program,” in </w:t>
      </w:r>
      <w:r w:rsidRPr="00147EB8">
        <w:rPr>
          <w:i/>
          <w:iCs/>
          <w:sz w:val="18"/>
          <w:szCs w:val="18"/>
        </w:rPr>
        <w:t>, Ninth Conference on Software Engineering Education, 1996. Proceedings</w:t>
      </w:r>
      <w:r w:rsidRPr="00147EB8">
        <w:rPr>
          <w:sz w:val="18"/>
          <w:szCs w:val="18"/>
        </w:rPr>
        <w:t>, 1996, pp. 184–198.</w:t>
      </w:r>
    </w:p>
    <w:p w14:paraId="1880F45B" w14:textId="77777777" w:rsidR="00F42BC6" w:rsidRPr="00147EB8" w:rsidRDefault="00F42BC6" w:rsidP="00DA67AB">
      <w:pPr>
        <w:pStyle w:val="Bibliography"/>
        <w:jc w:val="both"/>
        <w:rPr>
          <w:sz w:val="18"/>
          <w:szCs w:val="18"/>
        </w:rPr>
      </w:pPr>
      <w:r w:rsidRPr="00147EB8">
        <w:rPr>
          <w:sz w:val="18"/>
          <w:szCs w:val="18"/>
        </w:rPr>
        <w:t>[4]</w:t>
      </w:r>
      <w:r w:rsidRPr="00147EB8">
        <w:rPr>
          <w:sz w:val="18"/>
          <w:szCs w:val="18"/>
        </w:rPr>
        <w:tab/>
        <w:t xml:space="preserve">Gwanhoo Lee, J. A. Espinosa, and W. H. DeLone, “Task Environment Complexity, Global Team Dispersion, Process Capabilities, and Coordination in Software Development,” </w:t>
      </w:r>
      <w:r w:rsidRPr="00147EB8">
        <w:rPr>
          <w:i/>
          <w:iCs/>
          <w:sz w:val="18"/>
          <w:szCs w:val="18"/>
        </w:rPr>
        <w:t>IEEE Trans. Softw. Eng.</w:t>
      </w:r>
      <w:r w:rsidRPr="00147EB8">
        <w:rPr>
          <w:sz w:val="18"/>
          <w:szCs w:val="18"/>
        </w:rPr>
        <w:t>, vol. 39, no. 12, pp. 1753–1771, Dec. 2013.</w:t>
      </w:r>
    </w:p>
    <w:p w14:paraId="262AFE6F" w14:textId="77777777" w:rsidR="00F42BC6" w:rsidRPr="00147EB8" w:rsidRDefault="00F42BC6" w:rsidP="00DA67AB">
      <w:pPr>
        <w:pStyle w:val="Bibliography"/>
        <w:jc w:val="both"/>
        <w:rPr>
          <w:sz w:val="18"/>
          <w:szCs w:val="18"/>
        </w:rPr>
      </w:pPr>
      <w:r w:rsidRPr="00147EB8">
        <w:rPr>
          <w:sz w:val="18"/>
          <w:szCs w:val="18"/>
        </w:rPr>
        <w:t>[5]</w:t>
      </w:r>
      <w:r w:rsidRPr="00147EB8">
        <w:rPr>
          <w:sz w:val="18"/>
          <w:szCs w:val="18"/>
        </w:rPr>
        <w:tab/>
        <w:t xml:space="preserve">L. Hong, Y. Wang, J. Weng, and X. Chen, “A study of the structure of IT project team: For developing a more efficient team,” in </w:t>
      </w:r>
      <w:r w:rsidRPr="00147EB8">
        <w:rPr>
          <w:i/>
          <w:iCs/>
          <w:sz w:val="18"/>
          <w:szCs w:val="18"/>
        </w:rPr>
        <w:t>2014 11th International Conference on Service Systems and Service Management (ICSSSM)</w:t>
      </w:r>
      <w:r w:rsidRPr="00147EB8">
        <w:rPr>
          <w:sz w:val="18"/>
          <w:szCs w:val="18"/>
        </w:rPr>
        <w:t>, 2014, pp. 1–5.</w:t>
      </w:r>
    </w:p>
    <w:p w14:paraId="5A6FA4B7" w14:textId="77777777" w:rsidR="00F42BC6" w:rsidRPr="00147EB8" w:rsidRDefault="00F42BC6" w:rsidP="00DA67AB">
      <w:pPr>
        <w:pStyle w:val="Bibliography"/>
        <w:jc w:val="both"/>
        <w:rPr>
          <w:sz w:val="18"/>
          <w:szCs w:val="18"/>
        </w:rPr>
      </w:pPr>
      <w:r w:rsidRPr="00147EB8">
        <w:rPr>
          <w:sz w:val="18"/>
          <w:szCs w:val="18"/>
        </w:rPr>
        <w:t>[6]</w:t>
      </w:r>
      <w:r w:rsidRPr="00147EB8">
        <w:rPr>
          <w:sz w:val="18"/>
          <w:szCs w:val="18"/>
        </w:rPr>
        <w:tab/>
        <w:t xml:space="preserve">D. Anawati and A. Craig, “Behavioral Adaptation Within Cross-Cultural Virtual Teams,” </w:t>
      </w:r>
      <w:r w:rsidRPr="00147EB8">
        <w:rPr>
          <w:i/>
          <w:iCs/>
          <w:sz w:val="18"/>
          <w:szCs w:val="18"/>
        </w:rPr>
        <w:t>IEEE Trans. Prof. Commun.</w:t>
      </w:r>
      <w:r w:rsidRPr="00147EB8">
        <w:rPr>
          <w:sz w:val="18"/>
          <w:szCs w:val="18"/>
        </w:rPr>
        <w:t>, vol. 49, no. 1, pp. 44–56, Mar. 2006.</w:t>
      </w:r>
    </w:p>
    <w:p w14:paraId="080EE9C2" w14:textId="77777777" w:rsidR="00F42BC6" w:rsidRPr="00147EB8" w:rsidRDefault="00F42BC6" w:rsidP="00DA67AB">
      <w:pPr>
        <w:pStyle w:val="Bibliography"/>
        <w:jc w:val="both"/>
        <w:rPr>
          <w:sz w:val="18"/>
          <w:szCs w:val="18"/>
        </w:rPr>
      </w:pPr>
      <w:r w:rsidRPr="00147EB8">
        <w:rPr>
          <w:sz w:val="18"/>
          <w:szCs w:val="18"/>
        </w:rPr>
        <w:t>[7]</w:t>
      </w:r>
      <w:r w:rsidRPr="00147EB8">
        <w:rPr>
          <w:sz w:val="18"/>
          <w:szCs w:val="18"/>
        </w:rPr>
        <w:tab/>
        <w:t xml:space="preserve">W. B. Strigel, “One solution to the IT labour shortage,” in </w:t>
      </w:r>
      <w:r w:rsidRPr="00147EB8">
        <w:rPr>
          <w:i/>
          <w:iCs/>
          <w:sz w:val="18"/>
          <w:szCs w:val="18"/>
        </w:rPr>
        <w:t>Portland International Conference on Management of Engineering and Technology, 1999. Technology and Innovation Management. PICMET ’99</w:t>
      </w:r>
      <w:r w:rsidRPr="00147EB8">
        <w:rPr>
          <w:sz w:val="18"/>
          <w:szCs w:val="18"/>
        </w:rPr>
        <w:t>, 1999, vol. 1, p. 152 vol.1–.</w:t>
      </w:r>
    </w:p>
    <w:p w14:paraId="3F2A72D2" w14:textId="77777777" w:rsidR="00F42BC6" w:rsidRPr="00147EB8" w:rsidRDefault="00F42BC6" w:rsidP="00DA67AB">
      <w:pPr>
        <w:pStyle w:val="Bibliography"/>
        <w:jc w:val="both"/>
        <w:rPr>
          <w:sz w:val="18"/>
          <w:szCs w:val="18"/>
        </w:rPr>
      </w:pPr>
      <w:r w:rsidRPr="00147EB8">
        <w:rPr>
          <w:sz w:val="18"/>
          <w:szCs w:val="18"/>
        </w:rPr>
        <w:t>[8]</w:t>
      </w:r>
      <w:r w:rsidRPr="00147EB8">
        <w:rPr>
          <w:sz w:val="18"/>
          <w:szCs w:val="18"/>
        </w:rPr>
        <w:tab/>
        <w:t xml:space="preserve">C. Stylianou, S. Gerasimou, and A. S. Andreou, “A Novel Prototype Tool for Intelligent Software Project Scheduling and Staffing Enhanced with Personality Factors,” in </w:t>
      </w:r>
      <w:r w:rsidRPr="00147EB8">
        <w:rPr>
          <w:i/>
          <w:iCs/>
          <w:sz w:val="18"/>
          <w:szCs w:val="18"/>
        </w:rPr>
        <w:t>2012 IEEE 24th International Conference on Tools with Artificial Intelligence (ICTAI)</w:t>
      </w:r>
      <w:r w:rsidRPr="00147EB8">
        <w:rPr>
          <w:sz w:val="18"/>
          <w:szCs w:val="18"/>
        </w:rPr>
        <w:t>, 2012, vol. 1, pp. 277–284.</w:t>
      </w:r>
    </w:p>
    <w:p w14:paraId="5A83B6BB" w14:textId="77777777" w:rsidR="00F42BC6" w:rsidRPr="00147EB8" w:rsidRDefault="00F42BC6" w:rsidP="00DA67AB">
      <w:pPr>
        <w:pStyle w:val="Bibliography"/>
        <w:jc w:val="both"/>
        <w:rPr>
          <w:sz w:val="18"/>
          <w:szCs w:val="18"/>
        </w:rPr>
      </w:pPr>
      <w:r w:rsidRPr="00147EB8">
        <w:rPr>
          <w:sz w:val="18"/>
          <w:szCs w:val="18"/>
        </w:rPr>
        <w:t>[9]</w:t>
      </w:r>
      <w:r w:rsidRPr="00147EB8">
        <w:rPr>
          <w:sz w:val="18"/>
          <w:szCs w:val="18"/>
        </w:rPr>
        <w:tab/>
        <w:t xml:space="preserve">D. Wickramaarachchi and R. Lai, “A method for work distribution in Global Software Development,” in </w:t>
      </w:r>
      <w:r w:rsidRPr="00147EB8">
        <w:rPr>
          <w:i/>
          <w:iCs/>
          <w:sz w:val="18"/>
          <w:szCs w:val="18"/>
        </w:rPr>
        <w:t>Advance Computing Conference (IACC), 2013 IEEE 3rd International</w:t>
      </w:r>
      <w:r w:rsidRPr="00147EB8">
        <w:rPr>
          <w:sz w:val="18"/>
          <w:szCs w:val="18"/>
        </w:rPr>
        <w:t>, 2013, pp. 1443–1448.</w:t>
      </w:r>
    </w:p>
    <w:p w14:paraId="0A0618FA" w14:textId="77777777" w:rsidR="00F42BC6" w:rsidRPr="00CD253F" w:rsidRDefault="00F42BC6" w:rsidP="00DA67AB">
      <w:pPr>
        <w:pStyle w:val="Bibliography"/>
        <w:jc w:val="both"/>
        <w:rPr>
          <w:sz w:val="18"/>
          <w:szCs w:val="18"/>
        </w:rPr>
      </w:pPr>
      <w:r w:rsidRPr="00147EB8">
        <w:rPr>
          <w:sz w:val="18"/>
          <w:szCs w:val="18"/>
        </w:rPr>
        <w:t>[10]</w:t>
      </w:r>
      <w:r w:rsidRPr="00147EB8">
        <w:rPr>
          <w:sz w:val="18"/>
          <w:szCs w:val="18"/>
        </w:rPr>
        <w:tab/>
        <w:t xml:space="preserve">Y. Hsieh, “Culture and Shared Understanding in Distributed Requirements Engineering,” in </w:t>
      </w:r>
      <w:r w:rsidRPr="00147EB8">
        <w:rPr>
          <w:i/>
          <w:iCs/>
          <w:sz w:val="18"/>
          <w:szCs w:val="18"/>
        </w:rPr>
        <w:t>International Conference on Global Software Engi</w:t>
      </w:r>
      <w:r w:rsidRPr="00CD253F">
        <w:rPr>
          <w:i/>
          <w:iCs/>
          <w:sz w:val="18"/>
          <w:szCs w:val="18"/>
        </w:rPr>
        <w:t>neering, 2006. ICGSE ’06</w:t>
      </w:r>
      <w:r w:rsidRPr="00CD253F">
        <w:rPr>
          <w:sz w:val="18"/>
          <w:szCs w:val="18"/>
        </w:rPr>
        <w:t>, 2006, pp. 101–108.</w:t>
      </w:r>
    </w:p>
    <w:p w14:paraId="5A228582" w14:textId="2F6EC42F" w:rsidR="008A55B5" w:rsidRPr="000D7CEE" w:rsidRDefault="009F0B6B" w:rsidP="00A8796E">
      <w:pPr>
        <w:jc w:val="both"/>
        <w:rPr>
          <w:rFonts w:eastAsia="MS Mincho"/>
          <w:b/>
        </w:rPr>
        <w:sectPr w:rsidR="008A55B5" w:rsidRPr="000D7CEE" w:rsidSect="004445B3">
          <w:type w:val="continuous"/>
          <w:pgSz w:w="11909" w:h="16834" w:code="9"/>
          <w:pgMar w:top="1080" w:right="734" w:bottom="2434" w:left="734" w:header="720" w:footer="720" w:gutter="0"/>
          <w:cols w:num="2" w:space="360"/>
          <w:docGrid w:linePitch="360"/>
        </w:sectPr>
      </w:pPr>
      <w:r w:rsidRPr="00CD253F">
        <w:rPr>
          <w:sz w:val="18"/>
          <w:szCs w:val="18"/>
        </w:rPr>
        <w:fldChar w:fldCharType="end"/>
      </w:r>
    </w:p>
    <w:p w14:paraId="3E44B105" w14:textId="77777777" w:rsidR="008A55B5" w:rsidRPr="00E249F9" w:rsidRDefault="008A55B5" w:rsidP="00147EB8">
      <w:pPr>
        <w:jc w:val="both"/>
      </w:pPr>
    </w:p>
    <w:sectPr w:rsidR="008A55B5" w:rsidRPr="00E249F9"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561F6E" w14:textId="77777777" w:rsidR="005C62C9" w:rsidRDefault="005C62C9" w:rsidP="00A77B07">
      <w:r>
        <w:separator/>
      </w:r>
    </w:p>
  </w:endnote>
  <w:endnote w:type="continuationSeparator" w:id="0">
    <w:p w14:paraId="695AC004" w14:textId="77777777" w:rsidR="005C62C9" w:rsidRDefault="005C62C9" w:rsidP="00A77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Bold">
    <w:panose1 w:val="02020803070505020304"/>
    <w:charset w:val="00"/>
    <w:family w:val="auto"/>
    <w:pitch w:val="variable"/>
    <w:sig w:usb0="00000003" w:usb1="00000000" w:usb2="00000000" w:usb3="00000000" w:csb0="00000001" w:csb1="00000000"/>
  </w:font>
  <w:font w:name="Helvetica Neue">
    <w:altName w:val="Malgun Gothic"/>
    <w:charset w:val="00"/>
    <w:family w:val="auto"/>
    <w:pitch w:val="variable"/>
    <w:sig w:usb0="E50002FF" w:usb1="500079DB" w:usb2="00000010" w:usb3="00000000" w:csb0="00000001" w:csb1="00000000"/>
  </w:font>
  <w:font w:name="Times">
    <w:panose1 w:val="02020603050405020304"/>
    <w:charset w:val="00"/>
    <w:family w:val="roman"/>
    <w:pitch w:val="variable"/>
    <w:sig w:usb0="E0002AFF" w:usb1="C0007841" w:usb2="00000009" w:usb3="00000000" w:csb0="000001FF" w:csb1="00000000"/>
  </w:font>
  <w:font w:name="Helvetica Neue Light">
    <w:altName w:val="Microsoft YaHei"/>
    <w:charset w:val="00"/>
    <w:family w:val="auto"/>
    <w:pitch w:val="variable"/>
    <w:sig w:usb0="A00002FF" w:usb1="5000205B" w:usb2="00000002" w:usb3="00000000" w:csb0="00000007"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29F0A1" w14:textId="77777777" w:rsidR="005C62C9" w:rsidRDefault="005C62C9" w:rsidP="00A77B07">
      <w:r>
        <w:separator/>
      </w:r>
    </w:p>
  </w:footnote>
  <w:footnote w:type="continuationSeparator" w:id="0">
    <w:p w14:paraId="44372E04" w14:textId="77777777" w:rsidR="005C62C9" w:rsidRDefault="005C62C9" w:rsidP="00A77B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1BCC5F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0873CB4"/>
    <w:multiLevelType w:val="hybridMultilevel"/>
    <w:tmpl w:val="E76EEE5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56E6423"/>
    <w:multiLevelType w:val="hybridMultilevel"/>
    <w:tmpl w:val="CEEE23CA"/>
    <w:lvl w:ilvl="0" w:tplc="08090013">
      <w:start w:val="1"/>
      <w:numFmt w:val="upp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nsid w:val="1AA42C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317E634E"/>
    <w:multiLevelType w:val="hybridMultilevel"/>
    <w:tmpl w:val="866C50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3E2A052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36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36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1DA14AC"/>
    <w:multiLevelType w:val="hybridMultilevel"/>
    <w:tmpl w:val="7BE682AE"/>
    <w:lvl w:ilvl="0" w:tplc="04090013">
      <w:start w:val="1"/>
      <w:numFmt w:val="upperRoman"/>
      <w:lvlText w:val="%1."/>
      <w:lvlJc w:val="right"/>
      <w:pPr>
        <w:ind w:left="1995" w:hanging="360"/>
      </w:pPr>
    </w:lvl>
    <w:lvl w:ilvl="1" w:tplc="04090019" w:tentative="1">
      <w:start w:val="1"/>
      <w:numFmt w:val="lowerLetter"/>
      <w:lvlText w:val="%2."/>
      <w:lvlJc w:val="left"/>
      <w:pPr>
        <w:ind w:left="2715" w:hanging="360"/>
      </w:pPr>
    </w:lvl>
    <w:lvl w:ilvl="2" w:tplc="0409001B" w:tentative="1">
      <w:start w:val="1"/>
      <w:numFmt w:val="lowerRoman"/>
      <w:lvlText w:val="%3."/>
      <w:lvlJc w:val="right"/>
      <w:pPr>
        <w:ind w:left="3435" w:hanging="180"/>
      </w:pPr>
    </w:lvl>
    <w:lvl w:ilvl="3" w:tplc="0409000F" w:tentative="1">
      <w:start w:val="1"/>
      <w:numFmt w:val="decimal"/>
      <w:lvlText w:val="%4."/>
      <w:lvlJc w:val="left"/>
      <w:pPr>
        <w:ind w:left="4155" w:hanging="360"/>
      </w:pPr>
    </w:lvl>
    <w:lvl w:ilvl="4" w:tplc="04090019" w:tentative="1">
      <w:start w:val="1"/>
      <w:numFmt w:val="lowerLetter"/>
      <w:lvlText w:val="%5."/>
      <w:lvlJc w:val="left"/>
      <w:pPr>
        <w:ind w:left="4875" w:hanging="360"/>
      </w:pPr>
    </w:lvl>
    <w:lvl w:ilvl="5" w:tplc="0409001B" w:tentative="1">
      <w:start w:val="1"/>
      <w:numFmt w:val="lowerRoman"/>
      <w:lvlText w:val="%6."/>
      <w:lvlJc w:val="right"/>
      <w:pPr>
        <w:ind w:left="5595" w:hanging="180"/>
      </w:pPr>
    </w:lvl>
    <w:lvl w:ilvl="6" w:tplc="0409000F" w:tentative="1">
      <w:start w:val="1"/>
      <w:numFmt w:val="decimal"/>
      <w:lvlText w:val="%7."/>
      <w:lvlJc w:val="left"/>
      <w:pPr>
        <w:ind w:left="6315" w:hanging="360"/>
      </w:pPr>
    </w:lvl>
    <w:lvl w:ilvl="7" w:tplc="04090019" w:tentative="1">
      <w:start w:val="1"/>
      <w:numFmt w:val="lowerLetter"/>
      <w:lvlText w:val="%8."/>
      <w:lvlJc w:val="left"/>
      <w:pPr>
        <w:ind w:left="7035" w:hanging="360"/>
      </w:pPr>
    </w:lvl>
    <w:lvl w:ilvl="8" w:tplc="0409001B" w:tentative="1">
      <w:start w:val="1"/>
      <w:numFmt w:val="lowerRoman"/>
      <w:lvlText w:val="%9."/>
      <w:lvlJc w:val="right"/>
      <w:pPr>
        <w:ind w:left="7755" w:hanging="180"/>
      </w:pPr>
    </w:lvl>
  </w:abstractNum>
  <w:abstractNum w:abstractNumId="12">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nsid w:val="599F630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4">
    <w:nsid w:val="5D9D10DF"/>
    <w:multiLevelType w:val="hybridMultilevel"/>
    <w:tmpl w:val="9C225CDA"/>
    <w:lvl w:ilvl="0" w:tplc="04090017">
      <w:start w:val="1"/>
      <w:numFmt w:val="lowerLetter"/>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abstractNum w:abstractNumId="15">
    <w:nsid w:val="5DBE03C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nsid w:val="624D7626"/>
    <w:multiLevelType w:val="hybridMultilevel"/>
    <w:tmpl w:val="E2C087C2"/>
    <w:lvl w:ilvl="0" w:tplc="08090013">
      <w:start w:val="1"/>
      <w:numFmt w:val="upp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7EE52A8"/>
    <w:multiLevelType w:val="hybridMultilevel"/>
    <w:tmpl w:val="7E88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FF5671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nsid w:val="73170141"/>
    <w:multiLevelType w:val="hybridMultilevel"/>
    <w:tmpl w:val="AED6DE62"/>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23">
    <w:nsid w:val="7FC74AC1"/>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num w:numId="1">
    <w:abstractNumId w:val="7"/>
  </w:num>
  <w:num w:numId="2">
    <w:abstractNumId w:val="18"/>
  </w:num>
  <w:num w:numId="3">
    <w:abstractNumId w:val="5"/>
  </w:num>
  <w:num w:numId="4">
    <w:abstractNumId w:val="10"/>
  </w:num>
  <w:num w:numId="5">
    <w:abstractNumId w:val="10"/>
  </w:num>
  <w:num w:numId="6">
    <w:abstractNumId w:val="10"/>
  </w:num>
  <w:num w:numId="7">
    <w:abstractNumId w:val="10"/>
  </w:num>
  <w:num w:numId="8">
    <w:abstractNumId w:val="12"/>
  </w:num>
  <w:num w:numId="9">
    <w:abstractNumId w:val="19"/>
  </w:num>
  <w:num w:numId="10">
    <w:abstractNumId w:val="8"/>
  </w:num>
  <w:num w:numId="11">
    <w:abstractNumId w:val="4"/>
  </w:num>
  <w:num w:numId="12">
    <w:abstractNumId w:val="22"/>
  </w:num>
  <w:num w:numId="13">
    <w:abstractNumId w:val="3"/>
  </w:num>
  <w:num w:numId="14">
    <w:abstractNumId w:val="13"/>
  </w:num>
  <w:num w:numId="15">
    <w:abstractNumId w:val="9"/>
  </w:num>
  <w:num w:numId="16">
    <w:abstractNumId w:val="15"/>
  </w:num>
  <w:num w:numId="17">
    <w:abstractNumId w:val="23"/>
  </w:num>
  <w:num w:numId="18">
    <w:abstractNumId w:val="20"/>
  </w:num>
  <w:num w:numId="19">
    <w:abstractNumId w:val="0"/>
  </w:num>
  <w:num w:numId="20">
    <w:abstractNumId w:val="17"/>
  </w:num>
  <w:num w:numId="21">
    <w:abstractNumId w:val="21"/>
  </w:num>
  <w:num w:numId="22">
    <w:abstractNumId w:val="11"/>
  </w:num>
  <w:num w:numId="23">
    <w:abstractNumId w:val="14"/>
  </w:num>
  <w:num w:numId="24">
    <w:abstractNumId w:val="6"/>
  </w:num>
  <w:num w:numId="25">
    <w:abstractNumId w:val="1"/>
  </w:num>
  <w:num w:numId="26">
    <w:abstractNumId w:val="2"/>
  </w:num>
  <w:num w:numId="2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455A"/>
    <w:rsid w:val="00010423"/>
    <w:rsid w:val="0002387A"/>
    <w:rsid w:val="00024138"/>
    <w:rsid w:val="0004390D"/>
    <w:rsid w:val="0004633B"/>
    <w:rsid w:val="0004778F"/>
    <w:rsid w:val="00050202"/>
    <w:rsid w:val="00056276"/>
    <w:rsid w:val="000608D0"/>
    <w:rsid w:val="00060927"/>
    <w:rsid w:val="000673A2"/>
    <w:rsid w:val="000742AD"/>
    <w:rsid w:val="000873F3"/>
    <w:rsid w:val="00092434"/>
    <w:rsid w:val="000B4641"/>
    <w:rsid w:val="000B7311"/>
    <w:rsid w:val="000C121E"/>
    <w:rsid w:val="000D6E5A"/>
    <w:rsid w:val="000D7CEE"/>
    <w:rsid w:val="00107119"/>
    <w:rsid w:val="0010711E"/>
    <w:rsid w:val="00122F10"/>
    <w:rsid w:val="00127EDD"/>
    <w:rsid w:val="00130A2B"/>
    <w:rsid w:val="00137EC7"/>
    <w:rsid w:val="00141390"/>
    <w:rsid w:val="00147EB8"/>
    <w:rsid w:val="00153EFC"/>
    <w:rsid w:val="00156CE9"/>
    <w:rsid w:val="001612B5"/>
    <w:rsid w:val="00163ED1"/>
    <w:rsid w:val="00171361"/>
    <w:rsid w:val="00184377"/>
    <w:rsid w:val="001A0A8C"/>
    <w:rsid w:val="001A2AC0"/>
    <w:rsid w:val="001E0336"/>
    <w:rsid w:val="001E62B5"/>
    <w:rsid w:val="00212195"/>
    <w:rsid w:val="0021441E"/>
    <w:rsid w:val="00252C27"/>
    <w:rsid w:val="0025456F"/>
    <w:rsid w:val="00255F0A"/>
    <w:rsid w:val="002616AE"/>
    <w:rsid w:val="00262370"/>
    <w:rsid w:val="00265B24"/>
    <w:rsid w:val="00266852"/>
    <w:rsid w:val="00276735"/>
    <w:rsid w:val="00284181"/>
    <w:rsid w:val="002864A3"/>
    <w:rsid w:val="002A0A3B"/>
    <w:rsid w:val="002B3B81"/>
    <w:rsid w:val="002C708F"/>
    <w:rsid w:val="002D0790"/>
    <w:rsid w:val="002F10FA"/>
    <w:rsid w:val="00330CB8"/>
    <w:rsid w:val="00350629"/>
    <w:rsid w:val="0035215C"/>
    <w:rsid w:val="0035277C"/>
    <w:rsid w:val="00361248"/>
    <w:rsid w:val="003701A0"/>
    <w:rsid w:val="00370317"/>
    <w:rsid w:val="0037282F"/>
    <w:rsid w:val="003A0825"/>
    <w:rsid w:val="003A47B5"/>
    <w:rsid w:val="003A59A6"/>
    <w:rsid w:val="003B218A"/>
    <w:rsid w:val="003B459A"/>
    <w:rsid w:val="003E7FBC"/>
    <w:rsid w:val="003F1280"/>
    <w:rsid w:val="003F6160"/>
    <w:rsid w:val="004059FE"/>
    <w:rsid w:val="004141C9"/>
    <w:rsid w:val="004252DF"/>
    <w:rsid w:val="004278A0"/>
    <w:rsid w:val="004302AC"/>
    <w:rsid w:val="00435A95"/>
    <w:rsid w:val="0043715E"/>
    <w:rsid w:val="004445B3"/>
    <w:rsid w:val="00451AB8"/>
    <w:rsid w:val="0045335A"/>
    <w:rsid w:val="00456EDA"/>
    <w:rsid w:val="004A0143"/>
    <w:rsid w:val="004A0D6B"/>
    <w:rsid w:val="004C371D"/>
    <w:rsid w:val="004D668B"/>
    <w:rsid w:val="004E26B7"/>
    <w:rsid w:val="004E6734"/>
    <w:rsid w:val="0050225C"/>
    <w:rsid w:val="005165BD"/>
    <w:rsid w:val="0057110F"/>
    <w:rsid w:val="00574BEE"/>
    <w:rsid w:val="00585932"/>
    <w:rsid w:val="00586065"/>
    <w:rsid w:val="005A0175"/>
    <w:rsid w:val="005A7643"/>
    <w:rsid w:val="005B520E"/>
    <w:rsid w:val="005B535B"/>
    <w:rsid w:val="005C0561"/>
    <w:rsid w:val="005C47C6"/>
    <w:rsid w:val="005C4AA5"/>
    <w:rsid w:val="005C62C9"/>
    <w:rsid w:val="005D3AF5"/>
    <w:rsid w:val="006108A4"/>
    <w:rsid w:val="006137A9"/>
    <w:rsid w:val="0062383B"/>
    <w:rsid w:val="00635679"/>
    <w:rsid w:val="0063745F"/>
    <w:rsid w:val="00645FA9"/>
    <w:rsid w:val="0065003E"/>
    <w:rsid w:val="00692041"/>
    <w:rsid w:val="006B6F6A"/>
    <w:rsid w:val="006C0A2A"/>
    <w:rsid w:val="006C4648"/>
    <w:rsid w:val="006D48FE"/>
    <w:rsid w:val="006D5838"/>
    <w:rsid w:val="006E5285"/>
    <w:rsid w:val="006F519F"/>
    <w:rsid w:val="006F66A5"/>
    <w:rsid w:val="00710242"/>
    <w:rsid w:val="0072064C"/>
    <w:rsid w:val="007442B3"/>
    <w:rsid w:val="00745AD0"/>
    <w:rsid w:val="00752C78"/>
    <w:rsid w:val="00753F7B"/>
    <w:rsid w:val="007612F2"/>
    <w:rsid w:val="007816C3"/>
    <w:rsid w:val="0078398E"/>
    <w:rsid w:val="00787C5A"/>
    <w:rsid w:val="007919DE"/>
    <w:rsid w:val="00794D3B"/>
    <w:rsid w:val="007A1A30"/>
    <w:rsid w:val="007A376B"/>
    <w:rsid w:val="007C0308"/>
    <w:rsid w:val="008014D2"/>
    <w:rsid w:val="008054BC"/>
    <w:rsid w:val="00813063"/>
    <w:rsid w:val="00824B0D"/>
    <w:rsid w:val="008325FD"/>
    <w:rsid w:val="00844845"/>
    <w:rsid w:val="00847EEB"/>
    <w:rsid w:val="00851A9D"/>
    <w:rsid w:val="008629F5"/>
    <w:rsid w:val="00864261"/>
    <w:rsid w:val="00865606"/>
    <w:rsid w:val="00873486"/>
    <w:rsid w:val="00884309"/>
    <w:rsid w:val="008A55B5"/>
    <w:rsid w:val="008A75C8"/>
    <w:rsid w:val="008C1B2D"/>
    <w:rsid w:val="008D0209"/>
    <w:rsid w:val="008E2D60"/>
    <w:rsid w:val="008F119D"/>
    <w:rsid w:val="00902D47"/>
    <w:rsid w:val="00906DC7"/>
    <w:rsid w:val="009128E5"/>
    <w:rsid w:val="00923472"/>
    <w:rsid w:val="009560F4"/>
    <w:rsid w:val="00963A63"/>
    <w:rsid w:val="0097508D"/>
    <w:rsid w:val="0098320D"/>
    <w:rsid w:val="009917E3"/>
    <w:rsid w:val="009B0881"/>
    <w:rsid w:val="009B330C"/>
    <w:rsid w:val="009B7737"/>
    <w:rsid w:val="009C22B1"/>
    <w:rsid w:val="009D71BE"/>
    <w:rsid w:val="009E6523"/>
    <w:rsid w:val="009F0B6B"/>
    <w:rsid w:val="009F73FB"/>
    <w:rsid w:val="00A00DBC"/>
    <w:rsid w:val="00A15762"/>
    <w:rsid w:val="00A2404B"/>
    <w:rsid w:val="00A506EE"/>
    <w:rsid w:val="00A50CB3"/>
    <w:rsid w:val="00A510F7"/>
    <w:rsid w:val="00A64BDC"/>
    <w:rsid w:val="00A7117D"/>
    <w:rsid w:val="00A77B07"/>
    <w:rsid w:val="00A82BBD"/>
    <w:rsid w:val="00A8796E"/>
    <w:rsid w:val="00AA2C83"/>
    <w:rsid w:val="00AA4986"/>
    <w:rsid w:val="00AC6519"/>
    <w:rsid w:val="00AE568D"/>
    <w:rsid w:val="00B0658A"/>
    <w:rsid w:val="00B37ABE"/>
    <w:rsid w:val="00B709B8"/>
    <w:rsid w:val="00B735E6"/>
    <w:rsid w:val="00B74CC7"/>
    <w:rsid w:val="00B82583"/>
    <w:rsid w:val="00B87868"/>
    <w:rsid w:val="00B973C3"/>
    <w:rsid w:val="00BB5916"/>
    <w:rsid w:val="00BD5CD1"/>
    <w:rsid w:val="00BF47B0"/>
    <w:rsid w:val="00C40B26"/>
    <w:rsid w:val="00C50134"/>
    <w:rsid w:val="00C53DC2"/>
    <w:rsid w:val="00C6702E"/>
    <w:rsid w:val="00C81C62"/>
    <w:rsid w:val="00C95063"/>
    <w:rsid w:val="00CB1404"/>
    <w:rsid w:val="00CB66E6"/>
    <w:rsid w:val="00CB7A1F"/>
    <w:rsid w:val="00CC358B"/>
    <w:rsid w:val="00CC59EA"/>
    <w:rsid w:val="00CD253F"/>
    <w:rsid w:val="00CF2FD0"/>
    <w:rsid w:val="00D61F0D"/>
    <w:rsid w:val="00D70502"/>
    <w:rsid w:val="00D83A1E"/>
    <w:rsid w:val="00D9156D"/>
    <w:rsid w:val="00DA1FAB"/>
    <w:rsid w:val="00DA67AB"/>
    <w:rsid w:val="00DA79B5"/>
    <w:rsid w:val="00DF7D5A"/>
    <w:rsid w:val="00E13CFC"/>
    <w:rsid w:val="00E140B2"/>
    <w:rsid w:val="00E16BD7"/>
    <w:rsid w:val="00E20B91"/>
    <w:rsid w:val="00E249F9"/>
    <w:rsid w:val="00E35FA8"/>
    <w:rsid w:val="00E406AF"/>
    <w:rsid w:val="00E5622F"/>
    <w:rsid w:val="00E63C33"/>
    <w:rsid w:val="00E675FA"/>
    <w:rsid w:val="00E758C8"/>
    <w:rsid w:val="00E80397"/>
    <w:rsid w:val="00E91219"/>
    <w:rsid w:val="00EA506F"/>
    <w:rsid w:val="00ED65F3"/>
    <w:rsid w:val="00EE21C2"/>
    <w:rsid w:val="00EE4362"/>
    <w:rsid w:val="00EF18D7"/>
    <w:rsid w:val="00EF1E8A"/>
    <w:rsid w:val="00EF2FFC"/>
    <w:rsid w:val="00EF3A1A"/>
    <w:rsid w:val="00F03659"/>
    <w:rsid w:val="00F10C66"/>
    <w:rsid w:val="00F1610A"/>
    <w:rsid w:val="00F17769"/>
    <w:rsid w:val="00F243D1"/>
    <w:rsid w:val="00F42BC6"/>
    <w:rsid w:val="00F57959"/>
    <w:rsid w:val="00F9129B"/>
    <w:rsid w:val="00F97F0B"/>
    <w:rsid w:val="00FA2259"/>
    <w:rsid w:val="00FA2B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599A5FC"/>
  <w15:docId w15:val="{5D0A7044-5516-4C1D-8D95-7DC35A9D5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uiPriority="47"/>
    <w:lsdException w:name="TOC Heading"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tabs>
        <w:tab w:val="clear" w:pos="360"/>
        <w:tab w:val="num" w:pos="540"/>
      </w:tabs>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clear" w:pos="360"/>
        <w:tab w:val="num" w:pos="720"/>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styleId="Hyperlink">
    <w:name w:val="Hyperlink"/>
    <w:uiPriority w:val="99"/>
    <w:unhideWhenUsed/>
    <w:rsid w:val="00E675FA"/>
    <w:rPr>
      <w:color w:val="0563C1"/>
      <w:u w:val="single"/>
    </w:rPr>
  </w:style>
  <w:style w:type="paragraph" w:styleId="Header">
    <w:name w:val="header"/>
    <w:basedOn w:val="Normal"/>
    <w:link w:val="HeaderChar"/>
    <w:uiPriority w:val="99"/>
    <w:unhideWhenUsed/>
    <w:rsid w:val="00A77B07"/>
    <w:pPr>
      <w:tabs>
        <w:tab w:val="center" w:pos="4680"/>
        <w:tab w:val="right" w:pos="9360"/>
      </w:tabs>
    </w:pPr>
  </w:style>
  <w:style w:type="character" w:customStyle="1" w:styleId="HeaderChar">
    <w:name w:val="Header Char"/>
    <w:link w:val="Header"/>
    <w:uiPriority w:val="99"/>
    <w:rsid w:val="00A77B07"/>
    <w:rPr>
      <w:rFonts w:ascii="Times New Roman" w:hAnsi="Times New Roman"/>
    </w:rPr>
  </w:style>
  <w:style w:type="paragraph" w:styleId="Footer">
    <w:name w:val="footer"/>
    <w:basedOn w:val="Normal"/>
    <w:link w:val="FooterChar"/>
    <w:uiPriority w:val="99"/>
    <w:unhideWhenUsed/>
    <w:rsid w:val="00A77B07"/>
    <w:pPr>
      <w:tabs>
        <w:tab w:val="center" w:pos="4680"/>
        <w:tab w:val="right" w:pos="9360"/>
      </w:tabs>
    </w:pPr>
  </w:style>
  <w:style w:type="character" w:customStyle="1" w:styleId="FooterChar">
    <w:name w:val="Footer Char"/>
    <w:link w:val="Footer"/>
    <w:uiPriority w:val="99"/>
    <w:rsid w:val="00A77B07"/>
    <w:rPr>
      <w:rFonts w:ascii="Times New Roman" w:hAnsi="Times New Roman"/>
    </w:rPr>
  </w:style>
  <w:style w:type="paragraph" w:styleId="Bibliography">
    <w:name w:val="Bibliography"/>
    <w:basedOn w:val="Normal"/>
    <w:next w:val="Normal"/>
    <w:uiPriority w:val="37"/>
    <w:unhideWhenUsed/>
    <w:rsid w:val="00E249F9"/>
    <w:pPr>
      <w:tabs>
        <w:tab w:val="left" w:pos="384"/>
      </w:tabs>
      <w:ind w:left="384" w:hanging="384"/>
    </w:pPr>
  </w:style>
  <w:style w:type="table" w:styleId="TableGrid">
    <w:name w:val="Table Grid"/>
    <w:basedOn w:val="TableNormal"/>
    <w:uiPriority w:val="59"/>
    <w:rsid w:val="00163ED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kach15@student.bth.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eme15@student.bth.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7EDE2-893A-457C-A9A2-6F202C8A5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7</Pages>
  <Words>17526</Words>
  <Characters>99900</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192</CharactersWithSpaces>
  <SharedDoc>false</SharedDoc>
  <HLinks>
    <vt:vector size="12" baseType="variant">
      <vt:variant>
        <vt:i4>8126481</vt:i4>
      </vt:variant>
      <vt:variant>
        <vt:i4>3</vt:i4>
      </vt:variant>
      <vt:variant>
        <vt:i4>0</vt:i4>
      </vt:variant>
      <vt:variant>
        <vt:i4>5</vt:i4>
      </vt:variant>
      <vt:variant>
        <vt:lpwstr>mailto:meme15@student.bth.se</vt:lpwstr>
      </vt:variant>
      <vt:variant>
        <vt:lpwstr/>
      </vt:variant>
      <vt:variant>
        <vt:i4>7602200</vt:i4>
      </vt:variant>
      <vt:variant>
        <vt:i4>0</vt:i4>
      </vt:variant>
      <vt:variant>
        <vt:i4>0</vt:i4>
      </vt:variant>
      <vt:variant>
        <vt:i4>5</vt:i4>
      </vt:variant>
      <vt:variant>
        <vt:lpwstr>mailto:Kach15@student.bth.s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imbu</cp:lastModifiedBy>
  <cp:revision>102</cp:revision>
  <cp:lastPrinted>2015-03-01T17:43:00Z</cp:lastPrinted>
  <dcterms:created xsi:type="dcterms:W3CDTF">2015-03-01T15:29:00Z</dcterms:created>
  <dcterms:modified xsi:type="dcterms:W3CDTF">2015-03-0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JfGMBKO8"/&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